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2147C8" w14:textId="77777777" w:rsidR="00123F5D" w:rsidRPr="00546A84" w:rsidRDefault="00123F5D" w:rsidP="00123F5D">
      <w:pPr>
        <w:spacing w:line="276" w:lineRule="auto"/>
        <w:jc w:val="center"/>
        <w:rPr>
          <w:rFonts w:ascii="Times New Roman" w:eastAsia="Arial" w:hAnsi="Times New Roman" w:cs="Times New Roman"/>
          <w:b/>
          <w:bCs/>
          <w:color w:val="000000" w:themeColor="text1"/>
          <w:sz w:val="20"/>
          <w:szCs w:val="20"/>
        </w:rPr>
      </w:pPr>
      <w:r w:rsidRPr="00546A84">
        <w:rPr>
          <w:rFonts w:ascii="Times New Roman" w:eastAsia="Arial" w:hAnsi="Times New Roman" w:cs="Times New Roman"/>
          <w:b/>
          <w:bCs/>
          <w:color w:val="000000" w:themeColor="text1"/>
          <w:sz w:val="20"/>
          <w:szCs w:val="20"/>
        </w:rPr>
        <w:t>Urban forest remnants: key refuges for reptile conservation in the Highlands of Southern Mexico, the effect of local and landscape environmental factors</w:t>
      </w:r>
    </w:p>
    <w:p w14:paraId="7DCB855D" w14:textId="08EA7933" w:rsidR="00123F5D" w:rsidRPr="00CE0602" w:rsidRDefault="00601121" w:rsidP="00601121">
      <w:pPr>
        <w:spacing w:line="276" w:lineRule="auto"/>
        <w:rPr>
          <w:rFonts w:ascii="Times New Roman" w:eastAsia="Arial" w:hAnsi="Times New Roman" w:cs="Times New Roman"/>
          <w:i/>
          <w:iCs/>
          <w:color w:val="000000" w:themeColor="text1"/>
          <w:sz w:val="20"/>
          <w:szCs w:val="20"/>
        </w:rPr>
      </w:pPr>
      <w:r w:rsidRPr="00CE0602">
        <w:rPr>
          <w:rFonts w:ascii="Times New Roman" w:eastAsia="Arial" w:hAnsi="Times New Roman" w:cs="Times New Roman"/>
          <w:i/>
          <w:iCs/>
          <w:color w:val="000000" w:themeColor="text1"/>
          <w:sz w:val="20"/>
          <w:szCs w:val="20"/>
        </w:rPr>
        <w:t>Urban Ecosystems</w:t>
      </w:r>
    </w:p>
    <w:p w14:paraId="03C84C75" w14:textId="77777777" w:rsidR="00123F5D" w:rsidRDefault="00123F5D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</w:pP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Erandi Monroy-Hernández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1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; Susana Maza-Villalobos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1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; Marco Tulio Oropeza-Sánchez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2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; José Rogelio Cedeño-Vázquez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3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.</w:t>
      </w:r>
    </w:p>
    <w:p w14:paraId="2E8B0A08" w14:textId="77777777" w:rsidR="00CE0602" w:rsidRPr="00546A84" w:rsidRDefault="00CE0602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</w:pPr>
    </w:p>
    <w:p w14:paraId="7BE2A5C9" w14:textId="77777777" w:rsidR="00123F5D" w:rsidRPr="00546A84" w:rsidRDefault="00123F5D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</w:pP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1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El Colegio de La Frontera Sur, Unidad San Cristóbal de Las Casas. Carretera Panamericana y Periférico Sur s/n Barrio María Auxiliadora, CP 29290 San Cristóbal de Las Casas, Chiapas, México.</w:t>
      </w:r>
    </w:p>
    <w:p w14:paraId="40FF1791" w14:textId="77777777" w:rsidR="00123F5D" w:rsidRPr="00546A84" w:rsidRDefault="00123F5D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</w:pP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2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>Facultad de Estudios Superiores Iztacala (FES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noBreakHyphen/>
        <w:t xml:space="preserve">Iztacala), Universidad Nacional Autónoma de México, Av. de los Barrios No. 1, CP 54090 Tlalnepantla de Baz, Estado de México, México. </w:t>
      </w:r>
    </w:p>
    <w:p w14:paraId="1537DFC8" w14:textId="77777777" w:rsidR="00123F5D" w:rsidRPr="00546A84" w:rsidRDefault="00123F5D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s-MX"/>
        </w:rPr>
        <w:t>3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  <w:lang w:val="es-MX"/>
        </w:rPr>
        <w:t xml:space="preserve">El Colegio de La Frontera Sur, Unidad Chetumal. Departamento de Sistemática y Ecología Acuática. </w:t>
      </w:r>
      <w:r w:rsidRPr="00546A84">
        <w:rPr>
          <w:rFonts w:ascii="Times New Roman" w:hAnsi="Times New Roman" w:cs="Times New Roman"/>
          <w:color w:val="000000" w:themeColor="text1"/>
          <w:sz w:val="20"/>
          <w:szCs w:val="20"/>
        </w:rPr>
        <w:t>Av. Centenario km 5.5, CP 77014 Chetumal, Q. Roo, México</w:t>
      </w:r>
    </w:p>
    <w:p w14:paraId="1B90C7C9" w14:textId="77777777" w:rsidR="00123F5D" w:rsidRPr="00546A84" w:rsidRDefault="00123F5D" w:rsidP="00123F5D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orresponding author: </w:t>
      </w:r>
      <w:hyperlink r:id="rId8" w:history="1">
        <w:r w:rsidRPr="00546A84">
          <w:rPr>
            <w:rStyle w:val="Hipervnculo"/>
            <w:rFonts w:ascii="Times New Roman" w:hAnsi="Times New Roman" w:cs="Times New Roman"/>
            <w:sz w:val="20"/>
            <w:szCs w:val="20"/>
          </w:rPr>
          <w:t>sumaza@ecosur.mx</w:t>
        </w:r>
      </w:hyperlink>
      <w:r w:rsidRPr="00546A8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584548AC" w14:textId="77777777" w:rsidR="000036F2" w:rsidRDefault="000036F2" w:rsidP="00D72285">
      <w:pPr>
        <w:spacing w:line="48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  <w:sectPr w:rsidR="000036F2" w:rsidSect="000036F2">
          <w:footerReference w:type="default" r:id="rId9"/>
          <w:pgSz w:w="12240" w:h="15840" w:code="1"/>
          <w:pgMar w:top="1418" w:right="1701" w:bottom="1418" w:left="1701" w:header="709" w:footer="709" w:gutter="0"/>
          <w:cols w:space="708"/>
          <w:docGrid w:linePitch="360"/>
        </w:sectPr>
      </w:pPr>
    </w:p>
    <w:p w14:paraId="24FF807C" w14:textId="5330EF86" w:rsidR="00D81A32" w:rsidRPr="00546A84" w:rsidRDefault="00845711" w:rsidP="00D72285">
      <w:pPr>
        <w:spacing w:line="480" w:lineRule="auto"/>
        <w:jc w:val="both"/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</w:pPr>
      <w:r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lastRenderedPageBreak/>
        <w:t xml:space="preserve">Supplementary </w:t>
      </w:r>
      <w:r w:rsidR="009318CD"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>m</w:t>
      </w:r>
      <w:r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>aterial</w:t>
      </w:r>
    </w:p>
    <w:p w14:paraId="58251963" w14:textId="1F6C314C" w:rsidR="00D81A32" w:rsidRPr="00546A84" w:rsidRDefault="00D81A32" w:rsidP="00C2283B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eastAsia="Aptos" w:hAnsi="Times New Roman" w:cs="Times New Roman"/>
          <w:b/>
          <w:color w:val="000000" w:themeColor="text1"/>
          <w:sz w:val="20"/>
          <w:szCs w:val="20"/>
        </w:rPr>
        <w:t xml:space="preserve">Table </w:t>
      </w:r>
      <w:r w:rsidR="00C27CDE" w:rsidRPr="00546A84">
        <w:rPr>
          <w:rFonts w:ascii="Times New Roman" w:eastAsia="Aptos" w:hAnsi="Times New Roman" w:cs="Times New Roman"/>
          <w:b/>
          <w:color w:val="000000" w:themeColor="text1"/>
          <w:sz w:val="20"/>
          <w:szCs w:val="20"/>
        </w:rPr>
        <w:t>S</w:t>
      </w:r>
      <w:r w:rsidRPr="00546A84">
        <w:rPr>
          <w:rFonts w:ascii="Times New Roman" w:eastAsia="Aptos" w:hAnsi="Times New Roman" w:cs="Times New Roman"/>
          <w:b/>
          <w:color w:val="000000" w:themeColor="text1"/>
          <w:sz w:val="20"/>
          <w:szCs w:val="20"/>
        </w:rPr>
        <w:t>1.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 General description of the land-use history, vegetation</w:t>
      </w:r>
      <w:r w:rsidR="00C17F4F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,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canopy</w:t>
      </w:r>
      <w:r w:rsidR="00C17F4F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, and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AC10F8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surro</w:t>
      </w:r>
      <w:r w:rsidR="000015EF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unding matrix 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of the studied sites. </w:t>
      </w:r>
    </w:p>
    <w:tbl>
      <w:tblPr>
        <w:tblStyle w:val="Tablaconcuadrcula"/>
        <w:tblW w:w="12801" w:type="dxa"/>
        <w:tblLook w:val="04A0" w:firstRow="1" w:lastRow="0" w:firstColumn="1" w:lastColumn="0" w:noHBand="0" w:noVBand="1"/>
      </w:tblPr>
      <w:tblGrid>
        <w:gridCol w:w="923"/>
        <w:gridCol w:w="1631"/>
        <w:gridCol w:w="1552"/>
        <w:gridCol w:w="2053"/>
        <w:gridCol w:w="1082"/>
        <w:gridCol w:w="1413"/>
        <w:gridCol w:w="1065"/>
        <w:gridCol w:w="706"/>
        <w:gridCol w:w="1559"/>
        <w:gridCol w:w="817"/>
      </w:tblGrid>
      <w:tr w:rsidR="006076D0" w:rsidRPr="00546A84" w14:paraId="46015D7C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37BC25BA" w14:textId="77777777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Site</w:t>
            </w:r>
          </w:p>
        </w:tc>
        <w:tc>
          <w:tcPr>
            <w:tcW w:w="1631" w:type="dxa"/>
            <w:noWrap/>
            <w:hideMark/>
          </w:tcPr>
          <w:p w14:paraId="48001F9F" w14:textId="77777777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Conservation level</w:t>
            </w:r>
          </w:p>
        </w:tc>
        <w:tc>
          <w:tcPr>
            <w:tcW w:w="1552" w:type="dxa"/>
            <w:noWrap/>
            <w:hideMark/>
          </w:tcPr>
          <w:p w14:paraId="47C9E270" w14:textId="38B53B0D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Disturbance level</w:t>
            </w:r>
          </w:p>
        </w:tc>
        <w:tc>
          <w:tcPr>
            <w:tcW w:w="2053" w:type="dxa"/>
            <w:noWrap/>
            <w:hideMark/>
          </w:tcPr>
          <w:p w14:paraId="2700CE10" w14:textId="53D5EEC3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Deforestation, year</w:t>
            </w:r>
          </w:p>
        </w:tc>
        <w:tc>
          <w:tcPr>
            <w:tcW w:w="1082" w:type="dxa"/>
            <w:noWrap/>
            <w:hideMark/>
          </w:tcPr>
          <w:p w14:paraId="64EDFA73" w14:textId="22EF5096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Pine-rise level</w:t>
            </w:r>
          </w:p>
        </w:tc>
        <w:tc>
          <w:tcPr>
            <w:tcW w:w="1413" w:type="dxa"/>
            <w:noWrap/>
            <w:hideMark/>
          </w:tcPr>
          <w:p w14:paraId="18AE084A" w14:textId="5DC77230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Presence of non</w:t>
            </w:r>
            <w:r w:rsidR="001B5CE4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 native </w:t>
            </w:r>
            <w:proofErr w:type="spellStart"/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vegetation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065" w:type="dxa"/>
            <w:noWrap/>
            <w:hideMark/>
          </w:tcPr>
          <w:p w14:paraId="6780B1AF" w14:textId="52C721C4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Canopy cover (</w:t>
            </w:r>
            <w:proofErr w:type="gramStart"/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%)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gramEnd"/>
          </w:p>
        </w:tc>
        <w:tc>
          <w:tcPr>
            <w:tcW w:w="706" w:type="dxa"/>
          </w:tcPr>
          <w:p w14:paraId="38ED57E5" w14:textId="3C07A4E1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DAP (cm) 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559" w:type="dxa"/>
            <w:noWrap/>
            <w:hideMark/>
          </w:tcPr>
          <w:p w14:paraId="4F2D6642" w14:textId="4ADCBC6D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Forest cover in surrounding matrix (</w:t>
            </w:r>
            <w:proofErr w:type="gramStart"/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%)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gramEnd"/>
          </w:p>
        </w:tc>
        <w:tc>
          <w:tcPr>
            <w:tcW w:w="817" w:type="dxa"/>
            <w:noWrap/>
            <w:hideMark/>
          </w:tcPr>
          <w:p w14:paraId="1B2DC593" w14:textId="48768852" w:rsidR="00CE5BEC" w:rsidRPr="00546A84" w:rsidRDefault="00CE5BEC" w:rsidP="000C14D9">
            <w:pPr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Dist. Urb. (m) 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tr w:rsidR="006076D0" w:rsidRPr="00546A84" w14:paraId="1474805B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3D6C4A05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ENC</w:t>
            </w:r>
          </w:p>
        </w:tc>
        <w:tc>
          <w:tcPr>
            <w:tcW w:w="1631" w:type="dxa"/>
            <w:noWrap/>
            <w:hideMark/>
          </w:tcPr>
          <w:p w14:paraId="7E6071D6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552" w:type="dxa"/>
            <w:noWrap/>
            <w:hideMark/>
          </w:tcPr>
          <w:p w14:paraId="54FC1EA5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2053" w:type="dxa"/>
            <w:noWrap/>
            <w:hideMark/>
          </w:tcPr>
          <w:p w14:paraId="67307C2D" w14:textId="5D37B3EF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</w:t>
            </w:r>
            <w:r w:rsidR="00715028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="00D21FFD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2007</w:t>
            </w:r>
            <w:r w:rsidR="00B74F06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  <w:tc>
          <w:tcPr>
            <w:tcW w:w="1082" w:type="dxa"/>
            <w:noWrap/>
            <w:hideMark/>
          </w:tcPr>
          <w:p w14:paraId="4A18BB30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413" w:type="dxa"/>
            <w:noWrap/>
            <w:hideMark/>
          </w:tcPr>
          <w:p w14:paraId="31D20F68" w14:textId="1B34F2A0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065" w:type="dxa"/>
            <w:noWrap/>
          </w:tcPr>
          <w:p w14:paraId="62A5E2FE" w14:textId="3EC035ED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8.1</w:t>
            </w:r>
          </w:p>
        </w:tc>
        <w:tc>
          <w:tcPr>
            <w:tcW w:w="706" w:type="dxa"/>
          </w:tcPr>
          <w:p w14:paraId="6880023C" w14:textId="0C4D3145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9</w:t>
            </w:r>
          </w:p>
        </w:tc>
        <w:tc>
          <w:tcPr>
            <w:tcW w:w="1559" w:type="dxa"/>
            <w:noWrap/>
          </w:tcPr>
          <w:p w14:paraId="11021ECA" w14:textId="09398EE0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4.5</w:t>
            </w:r>
          </w:p>
        </w:tc>
        <w:tc>
          <w:tcPr>
            <w:tcW w:w="817" w:type="dxa"/>
            <w:noWrap/>
          </w:tcPr>
          <w:p w14:paraId="2A0171B9" w14:textId="342A6599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8.5</w:t>
            </w:r>
          </w:p>
        </w:tc>
      </w:tr>
      <w:tr w:rsidR="006076D0" w:rsidRPr="00546A84" w14:paraId="29C912B2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546CD4BC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MONT</w:t>
            </w:r>
          </w:p>
        </w:tc>
        <w:tc>
          <w:tcPr>
            <w:tcW w:w="1631" w:type="dxa"/>
            <w:noWrap/>
            <w:hideMark/>
          </w:tcPr>
          <w:p w14:paraId="6E2A1A8B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552" w:type="dxa"/>
            <w:noWrap/>
            <w:hideMark/>
          </w:tcPr>
          <w:p w14:paraId="60493610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2053" w:type="dxa"/>
            <w:noWrap/>
            <w:hideMark/>
          </w:tcPr>
          <w:p w14:paraId="73ABEF7B" w14:textId="6F3F3CA3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</w:t>
            </w:r>
            <w:r w:rsidR="00715028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</w:t>
            </w: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="00065033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1998</w:t>
            </w:r>
            <w:r w:rsidR="00061764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</w:t>
            </w:r>
          </w:p>
        </w:tc>
        <w:tc>
          <w:tcPr>
            <w:tcW w:w="1082" w:type="dxa"/>
            <w:noWrap/>
            <w:hideMark/>
          </w:tcPr>
          <w:p w14:paraId="260F4290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413" w:type="dxa"/>
            <w:noWrap/>
            <w:hideMark/>
          </w:tcPr>
          <w:p w14:paraId="327951F9" w14:textId="756F27AB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065" w:type="dxa"/>
            <w:noWrap/>
          </w:tcPr>
          <w:p w14:paraId="734A981E" w14:textId="59886ADC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1.0</w:t>
            </w:r>
          </w:p>
        </w:tc>
        <w:tc>
          <w:tcPr>
            <w:tcW w:w="706" w:type="dxa"/>
          </w:tcPr>
          <w:p w14:paraId="39A788FC" w14:textId="0867DC44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559" w:type="dxa"/>
            <w:noWrap/>
          </w:tcPr>
          <w:p w14:paraId="0FBAAEDD" w14:textId="17F79B59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2.2</w:t>
            </w:r>
          </w:p>
        </w:tc>
        <w:tc>
          <w:tcPr>
            <w:tcW w:w="817" w:type="dxa"/>
            <w:noWrap/>
          </w:tcPr>
          <w:p w14:paraId="44C3E230" w14:textId="2FFB4103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0.6</w:t>
            </w:r>
          </w:p>
        </w:tc>
      </w:tr>
      <w:tr w:rsidR="006076D0" w:rsidRPr="00546A84" w14:paraId="2A571C4D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21DF068A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CERR</w:t>
            </w:r>
          </w:p>
        </w:tc>
        <w:tc>
          <w:tcPr>
            <w:tcW w:w="1631" w:type="dxa"/>
            <w:noWrap/>
            <w:hideMark/>
          </w:tcPr>
          <w:p w14:paraId="040AA7BD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552" w:type="dxa"/>
            <w:noWrap/>
            <w:hideMark/>
          </w:tcPr>
          <w:p w14:paraId="27D1BBB4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2053" w:type="dxa"/>
            <w:noWrap/>
            <w:hideMark/>
          </w:tcPr>
          <w:p w14:paraId="341AAB27" w14:textId="41AE95EC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Total, </w:t>
            </w:r>
            <w:r w:rsidR="0678FF71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≤</w:t>
            </w:r>
            <w:r w:rsidR="570E888C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1940</w:t>
            </w:r>
            <w:r w:rsidR="00303060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*</w:t>
            </w:r>
          </w:p>
        </w:tc>
        <w:tc>
          <w:tcPr>
            <w:tcW w:w="1082" w:type="dxa"/>
            <w:noWrap/>
            <w:hideMark/>
          </w:tcPr>
          <w:p w14:paraId="7E24CAEF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413" w:type="dxa"/>
            <w:noWrap/>
            <w:hideMark/>
          </w:tcPr>
          <w:p w14:paraId="648A35DF" w14:textId="3F5CBCF8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065" w:type="dxa"/>
            <w:noWrap/>
          </w:tcPr>
          <w:p w14:paraId="2541A061" w14:textId="54F9CD15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1.5</w:t>
            </w:r>
          </w:p>
        </w:tc>
        <w:tc>
          <w:tcPr>
            <w:tcW w:w="706" w:type="dxa"/>
          </w:tcPr>
          <w:p w14:paraId="61CE7172" w14:textId="1379D906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9</w:t>
            </w:r>
          </w:p>
        </w:tc>
        <w:tc>
          <w:tcPr>
            <w:tcW w:w="1559" w:type="dxa"/>
            <w:noWrap/>
          </w:tcPr>
          <w:p w14:paraId="61B26016" w14:textId="7B8395C3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3.4</w:t>
            </w:r>
          </w:p>
        </w:tc>
        <w:tc>
          <w:tcPr>
            <w:tcW w:w="817" w:type="dxa"/>
            <w:noWrap/>
          </w:tcPr>
          <w:p w14:paraId="5B3C10A3" w14:textId="3F361F2F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0</w:t>
            </w:r>
          </w:p>
        </w:tc>
      </w:tr>
      <w:tr w:rsidR="006076D0" w:rsidRPr="00546A84" w14:paraId="520CA362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6AE57CB4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MIR</w:t>
            </w:r>
          </w:p>
        </w:tc>
        <w:tc>
          <w:tcPr>
            <w:tcW w:w="1631" w:type="dxa"/>
            <w:noWrap/>
            <w:hideMark/>
          </w:tcPr>
          <w:p w14:paraId="00EDF137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552" w:type="dxa"/>
            <w:noWrap/>
            <w:hideMark/>
          </w:tcPr>
          <w:p w14:paraId="434B8D24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2053" w:type="dxa"/>
            <w:noWrap/>
            <w:hideMark/>
          </w:tcPr>
          <w:p w14:paraId="447286D4" w14:textId="38DC174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Partial</w:t>
            </w:r>
            <w:r w:rsidR="00FE4F52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="00705CAE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2017</w:t>
            </w:r>
            <w:r w:rsidR="00A9386D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  <w:tc>
          <w:tcPr>
            <w:tcW w:w="1082" w:type="dxa"/>
            <w:noWrap/>
            <w:hideMark/>
          </w:tcPr>
          <w:p w14:paraId="78AB55C5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413" w:type="dxa"/>
            <w:noWrap/>
            <w:hideMark/>
          </w:tcPr>
          <w:p w14:paraId="60064FD7" w14:textId="567A51D9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065" w:type="dxa"/>
            <w:noWrap/>
          </w:tcPr>
          <w:p w14:paraId="6D31CCE2" w14:textId="1A5726F1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8.1</w:t>
            </w:r>
          </w:p>
        </w:tc>
        <w:tc>
          <w:tcPr>
            <w:tcW w:w="706" w:type="dxa"/>
          </w:tcPr>
          <w:p w14:paraId="3FB30C69" w14:textId="4487771F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3</w:t>
            </w:r>
          </w:p>
        </w:tc>
        <w:tc>
          <w:tcPr>
            <w:tcW w:w="1559" w:type="dxa"/>
            <w:noWrap/>
          </w:tcPr>
          <w:p w14:paraId="2A8DFBE1" w14:textId="18E3D5D1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8.2</w:t>
            </w:r>
          </w:p>
        </w:tc>
        <w:tc>
          <w:tcPr>
            <w:tcW w:w="817" w:type="dxa"/>
            <w:noWrap/>
          </w:tcPr>
          <w:p w14:paraId="631259D1" w14:textId="240DC089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67.7</w:t>
            </w:r>
          </w:p>
        </w:tc>
      </w:tr>
      <w:tr w:rsidR="006076D0" w:rsidRPr="00546A84" w14:paraId="030EB690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49E4B520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CRUZ</w:t>
            </w:r>
          </w:p>
        </w:tc>
        <w:tc>
          <w:tcPr>
            <w:tcW w:w="1631" w:type="dxa"/>
            <w:noWrap/>
            <w:hideMark/>
          </w:tcPr>
          <w:p w14:paraId="66057440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552" w:type="dxa"/>
            <w:noWrap/>
            <w:hideMark/>
          </w:tcPr>
          <w:p w14:paraId="7A499D1A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2053" w:type="dxa"/>
            <w:noWrap/>
            <w:hideMark/>
          </w:tcPr>
          <w:p w14:paraId="751CF730" w14:textId="734982E8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Partial, </w:t>
            </w:r>
            <w:r w:rsidR="00DA1DE1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&lt;</w:t>
            </w:r>
            <w:r w:rsidR="00F16E27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2007</w:t>
            </w:r>
            <w:r w:rsidR="00DA1DE1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  <w:tc>
          <w:tcPr>
            <w:tcW w:w="1082" w:type="dxa"/>
            <w:noWrap/>
            <w:hideMark/>
          </w:tcPr>
          <w:p w14:paraId="7343D94E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13" w:type="dxa"/>
            <w:noWrap/>
            <w:hideMark/>
          </w:tcPr>
          <w:p w14:paraId="0CF482B2" w14:textId="2945C28D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065" w:type="dxa"/>
            <w:noWrap/>
          </w:tcPr>
          <w:p w14:paraId="1B4695CC" w14:textId="3EA01AF1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0.3</w:t>
            </w:r>
          </w:p>
        </w:tc>
        <w:tc>
          <w:tcPr>
            <w:tcW w:w="706" w:type="dxa"/>
          </w:tcPr>
          <w:p w14:paraId="618E116E" w14:textId="1BF1C617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8</w:t>
            </w:r>
          </w:p>
        </w:tc>
        <w:tc>
          <w:tcPr>
            <w:tcW w:w="1559" w:type="dxa"/>
            <w:noWrap/>
          </w:tcPr>
          <w:p w14:paraId="7DED703F" w14:textId="2D4DDB19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8.9</w:t>
            </w:r>
          </w:p>
        </w:tc>
        <w:tc>
          <w:tcPr>
            <w:tcW w:w="817" w:type="dxa"/>
            <w:noWrap/>
          </w:tcPr>
          <w:p w14:paraId="035C329F" w14:textId="079BE19B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34.7</w:t>
            </w:r>
          </w:p>
        </w:tc>
      </w:tr>
      <w:tr w:rsidR="006076D0" w:rsidRPr="00546A84" w14:paraId="1FF309A1" w14:textId="77777777" w:rsidTr="002C53E5">
        <w:trPr>
          <w:trHeight w:val="300"/>
        </w:trPr>
        <w:tc>
          <w:tcPr>
            <w:tcW w:w="923" w:type="dxa"/>
            <w:noWrap/>
          </w:tcPr>
          <w:p w14:paraId="667E59A6" w14:textId="0F072FB0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AGUA</w:t>
            </w:r>
          </w:p>
        </w:tc>
        <w:tc>
          <w:tcPr>
            <w:tcW w:w="1631" w:type="dxa"/>
            <w:noWrap/>
          </w:tcPr>
          <w:p w14:paraId="18421D03" w14:textId="1DEC61DE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552" w:type="dxa"/>
            <w:noWrap/>
          </w:tcPr>
          <w:p w14:paraId="3B5FAF31" w14:textId="1073404B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2053" w:type="dxa"/>
            <w:noWrap/>
          </w:tcPr>
          <w:p w14:paraId="60D0BFFE" w14:textId="747DC93D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Partial, </w:t>
            </w:r>
            <w:r w:rsidR="00065033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1998</w:t>
            </w:r>
            <w:r w:rsidR="00061764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</w:t>
            </w:r>
          </w:p>
        </w:tc>
        <w:tc>
          <w:tcPr>
            <w:tcW w:w="1082" w:type="dxa"/>
            <w:noWrap/>
          </w:tcPr>
          <w:p w14:paraId="43626145" w14:textId="2E9EC195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Inter</w:t>
            </w:r>
          </w:p>
        </w:tc>
        <w:tc>
          <w:tcPr>
            <w:tcW w:w="1413" w:type="dxa"/>
            <w:noWrap/>
          </w:tcPr>
          <w:p w14:paraId="303A606B" w14:textId="0ECA148C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065" w:type="dxa"/>
            <w:noWrap/>
          </w:tcPr>
          <w:p w14:paraId="4A91C63B" w14:textId="022AA339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0.8</w:t>
            </w:r>
          </w:p>
        </w:tc>
        <w:tc>
          <w:tcPr>
            <w:tcW w:w="706" w:type="dxa"/>
          </w:tcPr>
          <w:p w14:paraId="5C658ED7" w14:textId="2549346D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.9</w:t>
            </w:r>
          </w:p>
        </w:tc>
        <w:tc>
          <w:tcPr>
            <w:tcW w:w="1559" w:type="dxa"/>
            <w:noWrap/>
          </w:tcPr>
          <w:p w14:paraId="556EABB6" w14:textId="55854798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7.0</w:t>
            </w:r>
          </w:p>
        </w:tc>
        <w:tc>
          <w:tcPr>
            <w:tcW w:w="817" w:type="dxa"/>
            <w:noWrap/>
          </w:tcPr>
          <w:p w14:paraId="4A28F2AF" w14:textId="49A73B41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37.0</w:t>
            </w:r>
          </w:p>
        </w:tc>
      </w:tr>
      <w:tr w:rsidR="006076D0" w:rsidRPr="00546A84" w14:paraId="4C1C17D9" w14:textId="77777777" w:rsidTr="002C53E5">
        <w:trPr>
          <w:trHeight w:val="300"/>
        </w:trPr>
        <w:tc>
          <w:tcPr>
            <w:tcW w:w="923" w:type="dxa"/>
            <w:noWrap/>
          </w:tcPr>
          <w:p w14:paraId="54EC10FF" w14:textId="513BB71A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MOX</w:t>
            </w:r>
          </w:p>
        </w:tc>
        <w:tc>
          <w:tcPr>
            <w:tcW w:w="1631" w:type="dxa"/>
            <w:noWrap/>
          </w:tcPr>
          <w:p w14:paraId="7F54EE1C" w14:textId="7AEC4D8A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552" w:type="dxa"/>
            <w:noWrap/>
          </w:tcPr>
          <w:p w14:paraId="783FB017" w14:textId="566792F4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2053" w:type="dxa"/>
            <w:noWrap/>
          </w:tcPr>
          <w:p w14:paraId="3E534F60" w14:textId="707F025B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,</w:t>
            </w:r>
            <w:r w:rsidR="004F1E29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BF2596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2023***</w:t>
            </w:r>
          </w:p>
        </w:tc>
        <w:tc>
          <w:tcPr>
            <w:tcW w:w="1082" w:type="dxa"/>
            <w:noWrap/>
          </w:tcPr>
          <w:p w14:paraId="1D18FACE" w14:textId="4D4F403D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Absent</w:t>
            </w:r>
          </w:p>
        </w:tc>
        <w:tc>
          <w:tcPr>
            <w:tcW w:w="1413" w:type="dxa"/>
            <w:noWrap/>
          </w:tcPr>
          <w:p w14:paraId="625A7E03" w14:textId="146C93DB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Absent</w:t>
            </w:r>
          </w:p>
        </w:tc>
        <w:tc>
          <w:tcPr>
            <w:tcW w:w="1065" w:type="dxa"/>
            <w:noWrap/>
          </w:tcPr>
          <w:p w14:paraId="44A11660" w14:textId="2F991C08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3.7</w:t>
            </w:r>
          </w:p>
        </w:tc>
        <w:tc>
          <w:tcPr>
            <w:tcW w:w="706" w:type="dxa"/>
          </w:tcPr>
          <w:p w14:paraId="69C88DAA" w14:textId="046D0BCC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.6</w:t>
            </w:r>
          </w:p>
        </w:tc>
        <w:tc>
          <w:tcPr>
            <w:tcW w:w="1559" w:type="dxa"/>
            <w:noWrap/>
          </w:tcPr>
          <w:p w14:paraId="72E4402E" w14:textId="113BB060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2.2</w:t>
            </w:r>
          </w:p>
        </w:tc>
        <w:tc>
          <w:tcPr>
            <w:tcW w:w="817" w:type="dxa"/>
            <w:noWrap/>
          </w:tcPr>
          <w:p w14:paraId="5DFCF3A6" w14:textId="48AB3643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63.7</w:t>
            </w:r>
          </w:p>
        </w:tc>
      </w:tr>
      <w:tr w:rsidR="006076D0" w:rsidRPr="00546A84" w14:paraId="63E8EC1C" w14:textId="77777777" w:rsidTr="002C53E5">
        <w:trPr>
          <w:trHeight w:val="300"/>
        </w:trPr>
        <w:tc>
          <w:tcPr>
            <w:tcW w:w="923" w:type="dxa"/>
            <w:noWrap/>
            <w:hideMark/>
          </w:tcPr>
          <w:p w14:paraId="49C52819" w14:textId="77777777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UIT</w:t>
            </w:r>
          </w:p>
        </w:tc>
        <w:tc>
          <w:tcPr>
            <w:tcW w:w="1631" w:type="dxa"/>
            <w:noWrap/>
            <w:hideMark/>
          </w:tcPr>
          <w:p w14:paraId="2BA03348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552" w:type="dxa"/>
            <w:noWrap/>
            <w:hideMark/>
          </w:tcPr>
          <w:p w14:paraId="3BDC0FB9" w14:textId="77777777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2053" w:type="dxa"/>
            <w:noWrap/>
            <w:hideMark/>
          </w:tcPr>
          <w:p w14:paraId="0453F963" w14:textId="38AA39C2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 xml:space="preserve">Low, </w:t>
            </w:r>
            <w:r w:rsidR="006B28F9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2017</w:t>
            </w:r>
            <w:r w:rsidR="009C601E"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  <w:tc>
          <w:tcPr>
            <w:tcW w:w="1082" w:type="dxa"/>
            <w:noWrap/>
            <w:hideMark/>
          </w:tcPr>
          <w:p w14:paraId="249301E4" w14:textId="2799C526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Absent</w:t>
            </w:r>
          </w:p>
        </w:tc>
        <w:tc>
          <w:tcPr>
            <w:tcW w:w="1413" w:type="dxa"/>
            <w:noWrap/>
            <w:hideMark/>
          </w:tcPr>
          <w:p w14:paraId="36BC40C6" w14:textId="594279B1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  <w:t>Absent</w:t>
            </w:r>
          </w:p>
        </w:tc>
        <w:tc>
          <w:tcPr>
            <w:tcW w:w="1065" w:type="dxa"/>
            <w:noWrap/>
          </w:tcPr>
          <w:p w14:paraId="6F0DC790" w14:textId="6B4D89AB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3.7</w:t>
            </w:r>
          </w:p>
        </w:tc>
        <w:tc>
          <w:tcPr>
            <w:tcW w:w="706" w:type="dxa"/>
          </w:tcPr>
          <w:p w14:paraId="55FA1556" w14:textId="666A4E8C" w:rsidR="00CE5BEC" w:rsidRPr="00546A84" w:rsidRDefault="00CE5BEC" w:rsidP="00D722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.9</w:t>
            </w:r>
          </w:p>
        </w:tc>
        <w:tc>
          <w:tcPr>
            <w:tcW w:w="1559" w:type="dxa"/>
            <w:noWrap/>
          </w:tcPr>
          <w:p w14:paraId="7EADE522" w14:textId="2A42792F" w:rsidR="00CE5BEC" w:rsidRPr="00546A84" w:rsidRDefault="00CE5BEC" w:rsidP="0054700A">
            <w:pPr>
              <w:spacing w:line="480" w:lineRule="auto"/>
              <w:jc w:val="center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1.0</w:t>
            </w:r>
          </w:p>
        </w:tc>
        <w:tc>
          <w:tcPr>
            <w:tcW w:w="817" w:type="dxa"/>
            <w:noWrap/>
          </w:tcPr>
          <w:p w14:paraId="50804521" w14:textId="3A23CA84" w:rsidR="00CE5BEC" w:rsidRPr="00546A84" w:rsidRDefault="00CE5BEC" w:rsidP="00D72285">
            <w:pPr>
              <w:spacing w:line="480" w:lineRule="auto"/>
              <w:jc w:val="both"/>
              <w:rPr>
                <w:rFonts w:ascii="Times New Roman" w:eastAsia="Aptos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51.7</w:t>
            </w:r>
          </w:p>
        </w:tc>
      </w:tr>
    </w:tbl>
    <w:p w14:paraId="27C55BF3" w14:textId="1028093C" w:rsidR="000E3366" w:rsidRPr="00546A84" w:rsidRDefault="00DA4B7A" w:rsidP="00A7445F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  <w:sectPr w:rsidR="000E3366" w:rsidRPr="00546A84" w:rsidSect="0050355D">
          <w:pgSz w:w="15840" w:h="12240" w:orient="landscape" w:code="1"/>
          <w:pgMar w:top="1701" w:right="1418" w:bottom="1701" w:left="1418" w:header="709" w:footer="709" w:gutter="0"/>
          <w:cols w:space="708"/>
          <w:docGrid w:linePitch="360"/>
        </w:sectPr>
      </w:pP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  <w:vertAlign w:val="superscript"/>
        </w:rPr>
        <w:t>a</w:t>
      </w:r>
      <w:r w:rsidR="006D0E9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The</w:t>
      </w:r>
      <w:proofErr w:type="spellEnd"/>
      <w:r w:rsidR="006D0E9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BE7B38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non</w:t>
      </w:r>
      <w:r w:rsidR="00F70084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-</w:t>
      </w:r>
      <w:r w:rsidR="00BE7B38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native</w:t>
      </w:r>
      <w:r w:rsidR="006D0E9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9A21EE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vegetation</w:t>
      </w:r>
      <w:r w:rsidR="005952AB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s</w:t>
      </w:r>
      <w:r w:rsidR="009A21EE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in </w:t>
      </w:r>
      <w:r w:rsidR="00331963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these stud</w:t>
      </w:r>
      <w:r w:rsidR="00D962D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ied sites </w:t>
      </w:r>
      <w:r w:rsidR="00513EDE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were</w:t>
      </w:r>
      <w:r w:rsidR="00D962D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A85286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represented by </w:t>
      </w:r>
      <w:r w:rsidR="005530BA"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Eucalyptus camaldulensis</w:t>
      </w:r>
      <w:r w:rsidR="005530B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A215C2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and </w:t>
      </w:r>
      <w:r w:rsidR="00C054DB"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Cupressus lusitanica</w:t>
      </w:r>
      <w:r w:rsidR="00C054DB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. </w:t>
      </w:r>
      <w:proofErr w:type="spellStart"/>
      <w:proofErr w:type="gram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  <w:vertAlign w:val="superscript"/>
        </w:rPr>
        <w:t>b</w:t>
      </w:r>
      <w:r w:rsidR="00502F7C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The</w:t>
      </w:r>
      <w:proofErr w:type="spellEnd"/>
      <w:r w:rsidR="00502F7C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showed values</w:t>
      </w:r>
      <w:proofErr w:type="gramEnd"/>
      <w:r w:rsidR="00502F7C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are </w:t>
      </w:r>
      <w:r w:rsidR="00357414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means</w:t>
      </w:r>
      <w:r w:rsidR="00D12E1B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.</w:t>
      </w:r>
      <w:r w:rsidR="006701A4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  <w:vertAlign w:val="superscript"/>
        </w:rPr>
        <w:t>c</w:t>
      </w:r>
      <w:r w:rsidR="0026205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The</w:t>
      </w:r>
      <w:proofErr w:type="spellEnd"/>
      <w:r w:rsidR="0026205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closest distance to urbanization (</w:t>
      </w:r>
      <w:proofErr w:type="spellStart"/>
      <w:r w:rsidR="0026205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Dist.Urb</w:t>
      </w:r>
      <w:proofErr w:type="spellEnd"/>
      <w:r w:rsidR="00D163B2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.)</w:t>
      </w:r>
      <w:r w:rsidR="0026205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was calculated by the mean distances from the central point of each transect in each site to the urban </w:t>
      </w:r>
      <w:r w:rsidR="00780074" w:rsidRPr="00546A84">
        <w:rPr>
          <w:rFonts w:ascii="Times New Roman" w:eastAsia="Arial" w:hAnsi="Times New Roman" w:cs="Times New Roman"/>
          <w:color w:val="000000" w:themeColor="text1"/>
          <w:sz w:val="20"/>
          <w:szCs w:val="20"/>
        </w:rPr>
        <w:t>settlement</w:t>
      </w:r>
      <w:r w:rsidR="0026205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.</w:t>
      </w:r>
      <w:r w:rsidR="00DB1562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</w:t>
      </w:r>
      <w:r w:rsidR="00474F2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*</w:t>
      </w:r>
      <w:r w:rsidR="00474F2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begin"/>
      </w:r>
      <w:r w:rsidR="00EF46B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instrText xml:space="preserve"> ADDIN ZOTERO_ITEM CSL_CITATION {"citationID":"C8G5LsiI","properties":{"formattedCitation":"(Fern\\uc0\\u225{}ndez P\\uc0\\u233{}rez, 2011)","plainCitation":"(Fernández Pérez, 2011)","noteIndex":0},"citationItems":[{"id":230,"uris":["http://zotero.org/users/local/mcvKDUqi/items/2RW6IUX2"],"itemData":{"id":230,"type":"thesis","event-place":"San Crostóbal de Las Casas, Chiapas","genre":"Tesis de Maestría","language":"Español","number-of-pages":"80","publisher":"El Colegio de La Frontera Sur","publisher-place":"San Crostóbal de Las Casas, Chiapas","title":"Restauración forestal en paisajes periurbanos: el caso de La Milpoleta, Chiapas","URL":"https://ecosur.repositorioinstitucional.mx/jspui/bitstream/1017/1857/1/100000046596_documento.pdf","author":[{"family":"Fernández Pérez","given":"Laura"}],"issued":{"date-parts":[["2011"]]}}}],"schema":"https://github.com/citation-style-language/schema/raw/master/csl-citation.json"} </w:instrText>
      </w:r>
      <w:r w:rsidR="00474F2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separate"/>
      </w:r>
      <w:r w:rsidR="00216204" w:rsidRPr="00546A84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Fernández Pérez 2011)</w:t>
      </w:r>
      <w:r w:rsidR="00474F2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end"/>
      </w:r>
      <w:r w:rsidR="0050355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;</w:t>
      </w:r>
      <w:r w:rsidR="00EC5D2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*</w:t>
      </w:r>
      <w:r w:rsidR="000B45E9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*</w:t>
      </w:r>
      <w:r w:rsidR="00EC5D2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begin"/>
      </w:r>
      <w:r w:rsidR="00CC3D3C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instrText xml:space="preserve"> ADDIN ZOTERO_ITEM CSL_CITATION {"citationID":"q2i9XVo6","properties":{"formattedCitation":"(Ruiz-Montoya et al., 2014)","plainCitation":"(Ruiz-Montoya et al., 2014)","noteIndex":0},"citationItems":[{"id":131,"uris":["http://zotero.org/users/local/mcvKDUqi/items/785TNVS2"],"itemData":{"id":131,"type":"chapter","container-title":"Diversidad biológica y enriquecimiento florístico del Cerrito de San Cristóbal","event-place":"San Cristóbal de Las Casas, Chiapas, México","page":"109-122","publisher":"El colegio de La Frontera Sur","publisher-place":"San Cristóbal de Las Casas, Chiapas, México","title":"Plantación de enriquecimiento con especies arbóreas nativas en el cerrito de San Cristóbal","URL":"https://www.researchgate.net/profile/Neptali-Marcial-3/publication/374442988_Plantacion_de_enriquecimiento_con_especies_arboreas_nativas_en_el_Cerrito_de_San_Cristobal/links/651dab023ab6cb4ec6bb975d/Plantacion-de-enriquecimiento-con-especies-arboreas-nativas-en-el-Cerrito-de-San-Cristobal.pdf","author":[{"family":"Ruiz-Montoya","given":"Lorena"},{"family":"Guillén-Díaz","given":"T. A."},{"family":"Luna-Gómez","given":"A."},{"family":"Ramirez-Marcial","given":"N."}],"editor":[{"family":"Ruiz-Montoya","given":"L."}],"issued":{"date-parts":[["2014"]]}}}],"schema":"https://github.com/citation-style-language/schema/raw/master/csl-citation.json"} </w:instrText>
      </w:r>
      <w:r w:rsidR="00EC5D2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separate"/>
      </w:r>
      <w:r w:rsidR="00216204" w:rsidRPr="00546A84">
        <w:rPr>
          <w:rFonts w:ascii="Times New Roman" w:hAnsi="Times New Roman" w:cs="Times New Roman"/>
          <w:color w:val="000000" w:themeColor="text1"/>
          <w:sz w:val="20"/>
          <w:szCs w:val="20"/>
        </w:rPr>
        <w:t>(Ruiz-Montoya et al. 2014)</w:t>
      </w:r>
      <w:r w:rsidR="00EC5D2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fldChar w:fldCharType="end"/>
      </w:r>
      <w:r w:rsidR="0050355D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:</w:t>
      </w:r>
      <w:r w:rsidR="000E3366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*** </w:t>
      </w:r>
      <w:r w:rsidR="007F5AB2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Information from owners and managers of forest areas.</w:t>
      </w:r>
      <w:r w:rsidR="007F5AB2" w:rsidRPr="00546A84" w:rsidDel="007F5AB2">
        <w:rPr>
          <w:rFonts w:ascii="Times New Roman" w:eastAsia="Aptos" w:hAnsi="Times New Roman" w:cs="Times New Roman"/>
          <w:color w:val="000000" w:themeColor="text1"/>
          <w:sz w:val="20"/>
          <w:szCs w:val="20"/>
          <w:highlight w:val="yellow"/>
        </w:rPr>
        <w:t xml:space="preserve"> </w:t>
      </w:r>
    </w:p>
    <w:p w14:paraId="7CE14387" w14:textId="52450F97" w:rsidR="007E1B67" w:rsidRPr="00546A84" w:rsidRDefault="007E1B67" w:rsidP="00A7445F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eastAsia="Arial" w:hAnsi="Times New Roman" w:cs="Times New Roman"/>
          <w:b/>
          <w:bCs/>
          <w:color w:val="000000" w:themeColor="text1"/>
          <w:sz w:val="20"/>
          <w:szCs w:val="20"/>
        </w:rPr>
        <w:lastRenderedPageBreak/>
        <w:t xml:space="preserve">Table </w:t>
      </w:r>
      <w:r w:rsidR="00C27CDE" w:rsidRPr="00546A84">
        <w:rPr>
          <w:rFonts w:ascii="Times New Roman" w:eastAsia="Arial" w:hAnsi="Times New Roman" w:cs="Times New Roman"/>
          <w:b/>
          <w:bCs/>
          <w:color w:val="000000" w:themeColor="text1"/>
          <w:sz w:val="20"/>
          <w:szCs w:val="20"/>
        </w:rPr>
        <w:t>S</w:t>
      </w:r>
      <w:r w:rsidRPr="00546A84">
        <w:rPr>
          <w:rFonts w:ascii="Times New Roman" w:eastAsia="Arial" w:hAnsi="Times New Roman" w:cs="Times New Roman"/>
          <w:b/>
          <w:bCs/>
          <w:color w:val="000000" w:themeColor="text1"/>
          <w:sz w:val="20"/>
          <w:szCs w:val="20"/>
        </w:rPr>
        <w:t>2</w:t>
      </w:r>
      <w:r w:rsidRPr="00546A84">
        <w:rPr>
          <w:rFonts w:ascii="Times New Roman" w:eastAsia="Arial" w:hAnsi="Times New Roman" w:cs="Times New Roman"/>
          <w:color w:val="000000" w:themeColor="text1"/>
          <w:sz w:val="20"/>
          <w:szCs w:val="20"/>
        </w:rPr>
        <w:t xml:space="preserve">. </w:t>
      </w:r>
      <w:r w:rsidR="00E61E3A" w:rsidRPr="00546A84">
        <w:rPr>
          <w:rFonts w:ascii="Times New Roman" w:eastAsia="Arial" w:hAnsi="Times New Roman" w:cs="Times New Roman"/>
          <w:color w:val="000000" w:themeColor="text1"/>
          <w:sz w:val="20"/>
          <w:szCs w:val="20"/>
        </w:rPr>
        <w:t>Recorded reptile’s species in</w:t>
      </w:r>
      <w:r w:rsidR="00E61E3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the studied sites. Abundance and state of conservation are shown. Risk categories of the Mexican Official Standard Number 59 (NOM-059) are: </w:t>
      </w:r>
      <w:proofErr w:type="spellStart"/>
      <w:r w:rsidR="00E61E3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Pr</w:t>
      </w:r>
      <w:proofErr w:type="spellEnd"/>
      <w:r w:rsidR="00E61E3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Subject to special protection) and A (Threatened). Categories of the IUCN Red List of threatened species </w:t>
      </w:r>
      <w:r w:rsidR="00A7445F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are</w:t>
      </w:r>
      <w:r w:rsidR="00E61E3A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LC (Least Concern) and DD (Data Deficient).</w:t>
      </w:r>
    </w:p>
    <w:tbl>
      <w:tblPr>
        <w:tblW w:w="12757" w:type="dxa"/>
        <w:tblInd w:w="274" w:type="dxa"/>
        <w:tblLayout w:type="fixed"/>
        <w:tblLook w:val="04A0" w:firstRow="1" w:lastRow="0" w:firstColumn="1" w:lastColumn="0" w:noHBand="0" w:noVBand="1"/>
      </w:tblPr>
      <w:tblGrid>
        <w:gridCol w:w="4394"/>
        <w:gridCol w:w="709"/>
        <w:gridCol w:w="855"/>
        <w:gridCol w:w="851"/>
        <w:gridCol w:w="910"/>
        <w:gridCol w:w="877"/>
        <w:gridCol w:w="700"/>
        <w:gridCol w:w="620"/>
        <w:gridCol w:w="807"/>
        <w:gridCol w:w="1201"/>
        <w:gridCol w:w="833"/>
      </w:tblGrid>
      <w:tr w:rsidR="006076D0" w:rsidRPr="00546A84" w14:paraId="0A9CAA17" w14:textId="77777777" w:rsidTr="00A740F1">
        <w:trPr>
          <w:trHeight w:val="285"/>
        </w:trPr>
        <w:tc>
          <w:tcPr>
            <w:tcW w:w="439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center"/>
          </w:tcPr>
          <w:p w14:paraId="68E88102" w14:textId="67E7C553" w:rsidR="007E1B67" w:rsidRPr="00546A84" w:rsidRDefault="004306E4" w:rsidP="004306E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Taxon</w:t>
            </w:r>
          </w:p>
        </w:tc>
        <w:tc>
          <w:tcPr>
            <w:tcW w:w="6329" w:type="dxa"/>
            <w:gridSpan w:val="8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3AAA2A61" w14:textId="549F540D" w:rsidR="007E1B67" w:rsidRPr="00546A84" w:rsidRDefault="009F6643" w:rsidP="005148A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Abundance of reptiles per s</w:t>
            </w:r>
            <w:r w:rsidR="00062608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tudied site</w:t>
            </w:r>
          </w:p>
        </w:tc>
        <w:tc>
          <w:tcPr>
            <w:tcW w:w="2034" w:type="dxa"/>
            <w:gridSpan w:val="2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2D28A05C" w14:textId="2C1EC519" w:rsidR="007E1B67" w:rsidRPr="00546A84" w:rsidRDefault="009F6643" w:rsidP="005148A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State of Conservation</w:t>
            </w:r>
          </w:p>
        </w:tc>
      </w:tr>
      <w:tr w:rsidR="006076D0" w:rsidRPr="00546A84" w14:paraId="4D5CB010" w14:textId="77777777" w:rsidTr="00A740F1">
        <w:trPr>
          <w:trHeight w:val="285"/>
        </w:trPr>
        <w:tc>
          <w:tcPr>
            <w:tcW w:w="439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35DE77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28A45838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ENC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43D91FC8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MONT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7BA50169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MOX</w:t>
            </w:r>
          </w:p>
        </w:tc>
        <w:tc>
          <w:tcPr>
            <w:tcW w:w="9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04341D79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CERR</w:t>
            </w:r>
          </w:p>
        </w:tc>
        <w:tc>
          <w:tcPr>
            <w:tcW w:w="8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5E5B560A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AGUA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7100A87A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HUIT</w:t>
            </w:r>
          </w:p>
        </w:tc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414C5146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MIR</w:t>
            </w:r>
          </w:p>
        </w:tc>
        <w:tc>
          <w:tcPr>
            <w:tcW w:w="8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27D6B523" w14:textId="77777777" w:rsidR="007E1B67" w:rsidRPr="00546A84" w:rsidRDefault="007E1B67" w:rsidP="00A740F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CRUZ</w:t>
            </w:r>
          </w:p>
        </w:tc>
        <w:tc>
          <w:tcPr>
            <w:tcW w:w="1201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72EFB6DC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NOM-059</w:t>
            </w:r>
          </w:p>
        </w:tc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E7E6E6"/>
            <w:tcMar>
              <w:left w:w="70" w:type="dxa"/>
              <w:right w:w="70" w:type="dxa"/>
            </w:tcMar>
            <w:vAlign w:val="bottom"/>
          </w:tcPr>
          <w:p w14:paraId="71470A22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IUCN</w:t>
            </w:r>
          </w:p>
        </w:tc>
      </w:tr>
      <w:tr w:rsidR="006076D0" w:rsidRPr="00546A84" w14:paraId="16CDCDD2" w14:textId="77777777" w:rsidTr="00A740F1">
        <w:trPr>
          <w:trHeight w:val="285"/>
        </w:trPr>
        <w:tc>
          <w:tcPr>
            <w:tcW w:w="43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7DB3D6F" w14:textId="339DF795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b/>
                <w:bCs/>
                <w:color w:val="000000" w:themeColor="text1"/>
                <w:sz w:val="20"/>
                <w:szCs w:val="20"/>
              </w:rPr>
              <w:t>Cl</w:t>
            </w:r>
            <w:r w:rsidR="008B2116" w:rsidRPr="00546A84">
              <w:rPr>
                <w:rFonts w:ascii="Times New Roman" w:eastAsia="Calibri" w:hAnsi="Times New Roman" w:cs="Times New Roman"/>
                <w:b/>
                <w:bCs/>
                <w:color w:val="000000" w:themeColor="text1"/>
                <w:sz w:val="20"/>
                <w:szCs w:val="20"/>
              </w:rPr>
              <w:t>ass</w:t>
            </w:r>
            <w:r w:rsidRPr="00546A84">
              <w:rPr>
                <w:rFonts w:ascii="Times New Roman" w:eastAsia="Calibri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Reptilia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D0D38C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6505E07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43406E9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AFA06B7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4E06DCD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0E12AB6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306EC4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2164F91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2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CF7128B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D8F2010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04C08394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05DBA1E" w14:textId="4E2FD663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Orde</w:t>
            </w:r>
            <w:r w:rsidR="008B2116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r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Squamata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6BA0004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89F81AE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A3EBD16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3E8DCC5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76A3B00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16622C7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650F37A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A99583A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7DA78CC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358E7C8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570D0DDC" w14:textId="77777777" w:rsidTr="00A740F1">
        <w:trPr>
          <w:trHeight w:val="54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88486C6" w14:textId="1C4063D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</w:t>
            </w:r>
            <w:r w:rsidR="008B2116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Suborder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Sauria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F335B1B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3AFA58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1A2CC25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D7EA0E7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DEF8241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864C444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CCA3793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4C2D832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1ECCF2E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4D4E975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5FE79892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AD9A164" w14:textId="6D42FAB5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8B2116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Anolid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A114574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3A261F7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794E6B9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663FE34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51BF72A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CE60436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F3C727F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D0134AC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24E8FB6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AEC222B" w14:textId="77777777" w:rsidR="007E1B67" w:rsidRPr="00546A84" w:rsidRDefault="007E1B67" w:rsidP="003C0408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3308D043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2D507C8" w14:textId="76D772AC" w:rsidR="007E1B67" w:rsidRPr="00546A84" w:rsidRDefault="005337C2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7E1B67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Anolis </w:t>
            </w:r>
            <w:proofErr w:type="spellStart"/>
            <w:r w:rsidR="007E1B67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anisolepis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1986F5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FF3C407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5B42A9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BD1D75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C3EF63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677FB4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3F0FE6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F5CCD8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6455D2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E147CE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6CDD81D9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42A571B" w14:textId="3D98D629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8B2116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Scincidae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75C8C90" w14:textId="2D6E8D6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4893D90" w14:textId="0533BD9B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0BA191" w14:textId="2CFD893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94212DD" w14:textId="1586261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6DA844D" w14:textId="5670777B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812338D" w14:textId="33A480D4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D5056D4" w14:textId="48EF0202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E1FDC1B" w14:textId="142CDB0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74BD086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28B80EA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19947BC4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8CB50F4" w14:textId="2B5CA5A8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8B2116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Sphenomorph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AED6280" w14:textId="17DB35E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FE8BBBC" w14:textId="4FB04FD0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E772997" w14:textId="39F2B76E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C8336EF" w14:textId="2F73BAC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DF47B1" w14:textId="05D1002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0CE151D" w14:textId="3E003AF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D0CBBC5" w14:textId="29E35BFE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C8C6449" w14:textId="124CEA94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0F0234D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78738A1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1499D8CF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05CCAAB" w14:textId="7BF81200" w:rsidR="007E1B67" w:rsidRPr="00546A84" w:rsidRDefault="005337C2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</w:t>
            </w:r>
            <w:r w:rsidR="007E1B67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Scincella incerta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2D7F25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179B786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5824C1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2AD37D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A43084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8A1138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6766E4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8711333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4FA65F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52697C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552C6858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D1F280E" w14:textId="1C4BF1CE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hrynosomatid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F509D64" w14:textId="2BCFF84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2B2EC5B" w14:textId="64754ED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5222F89" w14:textId="035EF9D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B865164" w14:textId="6DA324C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AED5320" w14:textId="26C72D0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D9ADEC0" w14:textId="42164E1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960235A" w14:textId="6CBF84B3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838DEA1" w14:textId="0A52C2E3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8C1A366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7A662E3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29F9F522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3ABD58E" w14:textId="28882229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Scelopor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22C7D68" w14:textId="240B3BAF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FD3C9EF" w14:textId="5DFD6B6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AF6B6C9" w14:textId="5E0E75E2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5CEF225" w14:textId="6BCD37A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F2C46F6" w14:textId="3ADD696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0AB3D2F" w14:textId="5B22270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4570A8C" w14:textId="48402CBB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A3C4180" w14:textId="6100DF1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4A99E86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A33380C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01A9C7E7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53DEBD8" w14:textId="33A5EEB3" w:rsidR="007E1B67" w:rsidRPr="00546A84" w:rsidRDefault="005337C2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7E1B67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Sceloporus </w:t>
            </w:r>
            <w:proofErr w:type="spellStart"/>
            <w:r w:rsidR="007E1B67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taeniocnemis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38DBD2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F9E221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08D8FB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1CE1E8A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B76788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AFB145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D48D92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EC05F5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515D40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17431DE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35C532D0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668982" w14:textId="09934CD3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Anguidae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DB640F5" w14:textId="797A86E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3E6B830" w14:textId="6C967C8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5350AB0" w14:textId="6433FF7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EE7E885" w14:textId="39DC498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1CFDD0D" w14:textId="52FD9CF4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E603867" w14:textId="667B1F7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C60AAD9" w14:textId="1C732ED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3872219" w14:textId="09D8A55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233D5B2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99A0BD8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7D2B5B01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3B2B21" w14:textId="72F6EA8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Gerrhonot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DF27B77" w14:textId="574B5C5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A773BF9" w14:textId="01221A6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B44C50E" w14:textId="145B75A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8487ED5" w14:textId="13BD3CC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0367591" w14:textId="5DD214C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448FA64" w14:textId="5F73A3AB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EBAA971" w14:textId="725AAE0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A03377C" w14:textId="1BD3841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87444F3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F85DAE4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0712E1F5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34F3113" w14:textId="6FB19F61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</w:t>
            </w:r>
            <w:r w:rsidR="005337C2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</w:t>
            </w: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Abronia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lythrochila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01A552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D42B727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379442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E38AF7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FAF2DA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E777B4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8C1D05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E62D9F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14FFD2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A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4B035F5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301A738D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A732155" w14:textId="2107F39F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</w:t>
            </w:r>
            <w:r w:rsidR="005337C2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</w:t>
            </w:r>
            <w:r w:rsidR="005337C2"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</w:t>
            </w: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Abronia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moreletii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DD2B5F6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79B706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134685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2950AD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ACE67A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B6A2677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2527CB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1868DD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1FCF88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0D82BE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64BDDEC3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1CFA84A" w14:textId="05903FDF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Suborder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Serpentes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677DDFA" w14:textId="1C7EFA5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F8B710E" w14:textId="4E57885E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37CD729" w14:textId="0F175C0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7573F20" w14:textId="0E328F9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91D7297" w14:textId="44BBC19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9C1B4AA" w14:textId="71FF867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73CC53C" w14:textId="72D75D2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16762B7" w14:textId="4B1E5340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642F11A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1285E7D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7BC9008C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317DA9F" w14:textId="09EF0730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Colubridae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52AE24D" w14:textId="656C983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93863F5" w14:textId="12193BC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35FB2DB" w14:textId="6D16C5B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95D30FC" w14:textId="1DABCC7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72CFA94" w14:textId="62CF695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395E118" w14:textId="4A09EBD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7E9540C" w14:textId="79A9E694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D4A33CA" w14:textId="05FFBA8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2B1A7A6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47947EC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48AB2ABA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26F690" w14:textId="31F36041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Dipsad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6CDEE52" w14:textId="3EA44D3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53C8ADD" w14:textId="40335EA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EA840A4" w14:textId="0DC3B39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7C48CE7" w14:textId="27CD902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A5E2BAC" w14:textId="1420226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9BE3057" w14:textId="2FD3A08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0513EB2" w14:textId="64C24B3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7DED1E9" w14:textId="0CCC2D3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A27A7AB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E58330B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65AA5B87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92F39D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Adelphicos</w:t>
            </w:r>
            <w:proofErr w:type="spellEnd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visoninum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598CA4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19472B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700979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CC3500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BE2A2F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91D57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5B5F40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05F1E7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C215D8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70CEB4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7EF5D201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386435A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Adelphicos</w:t>
            </w:r>
            <w:proofErr w:type="spellEnd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nigrilatum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0D2B07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DC84D67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84E142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668DF2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046E9F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B896A2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1BB90A6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3A908A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6BD81B3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F258F43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64E848B8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7867A4F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lastRenderedPageBreak/>
              <w:t xml:space="preserve">               Ninia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diademata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D0EEB9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071A16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248DAA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FFA3A4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D9983F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567E99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E78A69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59C9254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2A66A5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549A26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1A8CC730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E3AABFC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Rhadinella</w:t>
            </w:r>
            <w:proofErr w:type="spellEnd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kanalchutchan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BE4C706" w14:textId="0FF02FB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2B42146" w14:textId="0C64307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36D4A15" w14:textId="7AA31D2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2BFBE53" w14:textId="5EA2C45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0F566EB" w14:textId="2553805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17A2D60" w14:textId="0F6F8D08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72B73D9" w14:textId="4582364F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908199B" w14:textId="2F6A5CB3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6CB3DFA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E15849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DD</w:t>
            </w:r>
          </w:p>
        </w:tc>
      </w:tr>
      <w:tr w:rsidR="006076D0" w:rsidRPr="00546A84" w14:paraId="19EB56FC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5C23B9B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Coniophanes</w:t>
            </w:r>
            <w:proofErr w:type="spellEnd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alvarezi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775618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D2A748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0C5DAC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167D04E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6AEEE0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FEEEE3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C34BD1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E479B3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C1B323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A6398D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DD</w:t>
            </w:r>
          </w:p>
        </w:tc>
      </w:tr>
      <w:tr w:rsidR="006076D0" w:rsidRPr="00546A84" w14:paraId="0276F478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474C415" w14:textId="60C070B5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Natric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E933EDC" w14:textId="1E731D5D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1DF40AF" w14:textId="413A4690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CC14D58" w14:textId="73B1CA9E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EC105A7" w14:textId="06B6F41B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E02CBF5" w14:textId="33BF681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C574C3F" w14:textId="5108B0E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C14E95A" w14:textId="5577DF3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948DAB7" w14:textId="72BA4100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AFB8116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D940455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32D71DB8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88D4CED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Thamnophis fulvus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FCCF5D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4FF3BF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EACB29F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24D5E9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D31D496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BB57E9E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CC7649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86BC69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9AD289A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2FB6ED0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  <w:tr w:rsidR="006076D0" w:rsidRPr="00546A84" w14:paraId="0EE484D7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19BF4F0" w14:textId="51B0BA73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Viperidae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7104D8A" w14:textId="6E5C93E9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77B835F" w14:textId="70A335A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86BA974" w14:textId="404EF43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550AE17" w14:textId="2FFB5E4F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3339839" w14:textId="595DDA5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D63A3D0" w14:textId="008ED73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2904BFE" w14:textId="02E2F9A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4BFF230" w14:textId="589036A3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2BB0E02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5D1522CA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6076D0" w:rsidRPr="00546A84" w14:paraId="0B754618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FC8F455" w14:textId="03EDC0CC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           Subfamil</w:t>
            </w:r>
            <w:r w:rsidR="00A85650"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y</w:t>
            </w: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Crotalinae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B5264FB" w14:textId="2F8CEEAE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5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72F8ADA6" w14:textId="4CAD642C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92AA98C" w14:textId="32E8D97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1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4B73D99" w14:textId="29EB1F71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7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4C2D2FA" w14:textId="3C2205E5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0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12483BB" w14:textId="004905DA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20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0DE7EA4" w14:textId="0C721FA4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07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2AD2E05" w14:textId="113486D6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8CB6ADB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833" w:type="dxa"/>
            <w:tcBorders>
              <w:left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ECF22C3" w14:textId="77777777" w:rsidR="007E1B67" w:rsidRPr="00546A84" w:rsidRDefault="007E1B67" w:rsidP="009141D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3C0408" w:rsidRPr="00546A84" w14:paraId="0CE0B5EC" w14:textId="77777777" w:rsidTr="00A740F1">
        <w:trPr>
          <w:trHeight w:val="285"/>
        </w:trPr>
        <w:tc>
          <w:tcPr>
            <w:tcW w:w="43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D0EC37D" w14:textId="77777777" w:rsidR="007E1B67" w:rsidRPr="00546A84" w:rsidRDefault="007E1B67" w:rsidP="003C0408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             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Cerrophidion</w:t>
            </w:r>
            <w:proofErr w:type="spellEnd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46A84">
              <w:rPr>
                <w:rFonts w:ascii="Times New Roman" w:eastAsia="Calibri" w:hAnsi="Times New Roman" w:cs="Times New Roman"/>
                <w:i/>
                <w:iCs/>
                <w:color w:val="000000" w:themeColor="text1"/>
                <w:sz w:val="20"/>
                <w:szCs w:val="20"/>
              </w:rPr>
              <w:t>tzotzilorum</w:t>
            </w:r>
            <w:proofErr w:type="spellEnd"/>
          </w:p>
        </w:tc>
        <w:tc>
          <w:tcPr>
            <w:tcW w:w="7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A6E51C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6544F292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211AC7B9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B6CC147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7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63F75B1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7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3B92EA48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0E32A3FA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0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47C95CCD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20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2F9FA0B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83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70" w:type="dxa"/>
              <w:right w:w="70" w:type="dxa"/>
            </w:tcMar>
            <w:vAlign w:val="bottom"/>
          </w:tcPr>
          <w:p w14:paraId="1AFA3C1C" w14:textId="77777777" w:rsidR="007E1B67" w:rsidRPr="00546A84" w:rsidRDefault="007E1B67" w:rsidP="009141DC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</w:pPr>
            <w:r w:rsidRPr="00546A84">
              <w:rPr>
                <w:rFonts w:ascii="Times New Roman" w:eastAsia="Calibri" w:hAnsi="Times New Roman" w:cs="Times New Roman"/>
                <w:color w:val="000000" w:themeColor="text1"/>
                <w:sz w:val="20"/>
                <w:szCs w:val="20"/>
              </w:rPr>
              <w:t>LC</w:t>
            </w:r>
          </w:p>
        </w:tc>
      </w:tr>
    </w:tbl>
    <w:p w14:paraId="5C5E3B73" w14:textId="56367EDE" w:rsidR="003F47A9" w:rsidRPr="00546A84" w:rsidRDefault="003F47A9" w:rsidP="00D72285">
      <w:pPr>
        <w:spacing w:line="48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</w:p>
    <w:p w14:paraId="16374C1F" w14:textId="77777777" w:rsidR="00B13B92" w:rsidRDefault="00B13B92" w:rsidP="0033227B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  <w:lang w:val="es-MX"/>
        </w:rPr>
        <w:sectPr w:rsidR="00B13B92" w:rsidSect="003C0408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225401A2" w14:textId="0586DEF9" w:rsidR="00616BF1" w:rsidRPr="00546A84" w:rsidRDefault="00B13B92" w:rsidP="00B13B92">
      <w:pPr>
        <w:spacing w:line="240" w:lineRule="auto"/>
        <w:jc w:val="center"/>
        <w:rPr>
          <w:rFonts w:ascii="Times New Roman" w:eastAsia="Aptos" w:hAnsi="Times New Roman" w:cs="Times New Roman"/>
          <w:color w:val="000000" w:themeColor="text1"/>
          <w:sz w:val="20"/>
          <w:szCs w:val="20"/>
          <w:lang w:val="es-MX"/>
        </w:rPr>
      </w:pPr>
      <w:r w:rsidRPr="00546A84">
        <w:rPr>
          <w:rFonts w:ascii="Times New Roman" w:eastAsia="Aptos" w:hAnsi="Times New Roman" w:cs="Times New Roman"/>
          <w:noProof/>
          <w:color w:val="000000" w:themeColor="text1"/>
          <w:sz w:val="20"/>
          <w:szCs w:val="20"/>
          <w:lang w:val="es-MX"/>
        </w:rPr>
        <w:lastRenderedPageBreak/>
        <w:drawing>
          <wp:inline distT="0" distB="0" distL="0" distR="0" wp14:anchorId="2224AB49" wp14:editId="2B2FD9CF">
            <wp:extent cx="5612130" cy="4645667"/>
            <wp:effectExtent l="0" t="0" r="7620" b="2540"/>
            <wp:docPr id="1470800345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494" b="77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4645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963F10" w14:textId="77777777" w:rsidR="00B13B92" w:rsidRDefault="00B13B92" w:rsidP="0033227B">
      <w:pPr>
        <w:spacing w:line="240" w:lineRule="auto"/>
        <w:jc w:val="both"/>
        <w:rPr>
          <w:rFonts w:ascii="Times New Roman" w:eastAsia="Aptos" w:hAnsi="Times New Roman" w:cs="Times New Roman"/>
          <w:noProof/>
          <w:color w:val="000000" w:themeColor="text1"/>
          <w:sz w:val="20"/>
          <w:szCs w:val="20"/>
          <w:lang w:val="es-MX"/>
        </w:rPr>
      </w:pPr>
    </w:p>
    <w:p w14:paraId="2BF22F5C" w14:textId="6F78C163" w:rsidR="000036F2" w:rsidRPr="00546A84" w:rsidRDefault="000036F2" w:rsidP="000036F2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 xml:space="preserve">Figure S1. 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Correlation matrix. Covariates with correlation values ≥ |0.7| were not included in the NMDS analysis. Values close to 1 are indicated by darker shades of blue (positive correlation), while values close to -1 are indicated by darker shades of red (negative correlation).</w:t>
      </w:r>
    </w:p>
    <w:p w14:paraId="0E1B07B3" w14:textId="050FB49E" w:rsidR="000036F2" w:rsidRPr="000036F2" w:rsidRDefault="000036F2" w:rsidP="000036F2">
      <w:pPr>
        <w:rPr>
          <w:rFonts w:ascii="Times New Roman" w:eastAsia="Aptos" w:hAnsi="Times New Roman" w:cs="Times New Roman"/>
          <w:noProof/>
          <w:color w:val="000000" w:themeColor="text1"/>
          <w:sz w:val="20"/>
          <w:szCs w:val="20"/>
        </w:rPr>
      </w:pPr>
    </w:p>
    <w:p w14:paraId="161C9B0A" w14:textId="77777777" w:rsidR="000036F2" w:rsidRPr="000036F2" w:rsidRDefault="000036F2" w:rsidP="000036F2">
      <w:pPr>
        <w:rPr>
          <w:rFonts w:ascii="Times New Roman" w:eastAsia="Aptos" w:hAnsi="Times New Roman" w:cs="Times New Roman"/>
          <w:noProof/>
          <w:color w:val="000000" w:themeColor="text1"/>
          <w:sz w:val="20"/>
          <w:szCs w:val="20"/>
        </w:rPr>
      </w:pPr>
    </w:p>
    <w:p w14:paraId="626FFC87" w14:textId="77777777" w:rsidR="000036F2" w:rsidRPr="000036F2" w:rsidRDefault="000036F2" w:rsidP="000036F2">
      <w:pPr>
        <w:rPr>
          <w:rFonts w:ascii="Times New Roman" w:eastAsia="Aptos" w:hAnsi="Times New Roman" w:cs="Times New Roman"/>
          <w:sz w:val="20"/>
          <w:szCs w:val="20"/>
        </w:rPr>
        <w:sectPr w:rsidR="000036F2" w:rsidRPr="000036F2" w:rsidSect="00B13B92">
          <w:pgSz w:w="12240" w:h="15840"/>
          <w:pgMar w:top="1418" w:right="1701" w:bottom="1418" w:left="1701" w:header="709" w:footer="709" w:gutter="0"/>
          <w:cols w:space="708"/>
          <w:docGrid w:linePitch="360"/>
        </w:sectPr>
      </w:pPr>
    </w:p>
    <w:p w14:paraId="15A78933" w14:textId="2BCF934D" w:rsidR="008C3FD0" w:rsidRPr="00546A84" w:rsidRDefault="008C3FD0" w:rsidP="00D72285">
      <w:pPr>
        <w:spacing w:line="48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eastAsia="Aptos" w:hAnsi="Times New Roman" w:cs="Times New Roman"/>
          <w:noProof/>
          <w:color w:val="000000" w:themeColor="text1"/>
          <w:sz w:val="20"/>
          <w:szCs w:val="20"/>
          <w:lang w:val="es-ES" w:eastAsia="es-ES"/>
        </w:rPr>
        <w:lastRenderedPageBreak/>
        <w:drawing>
          <wp:inline distT="0" distB="0" distL="0" distR="0" wp14:anchorId="405726DC" wp14:editId="14A8434F">
            <wp:extent cx="8091195" cy="2032000"/>
            <wp:effectExtent l="0" t="0" r="5080" b="0"/>
            <wp:docPr id="1386086934" name="Imagen 2" descr="Gráf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8967593" name="Imagen 2" descr="Gráfico&#10;&#10;Descripción generada automáticamente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714"/>
                    <a:stretch/>
                  </pic:blipFill>
                  <pic:spPr bwMode="auto">
                    <a:xfrm>
                      <a:off x="0" y="0"/>
                      <a:ext cx="8125167" cy="2040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3E6F69FD" w14:textId="5BCCB84A" w:rsidR="00111407" w:rsidRPr="00546A84" w:rsidRDefault="008C3FD0" w:rsidP="00A7445F">
      <w:pPr>
        <w:spacing w:line="24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  <w:r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 xml:space="preserve">Figure </w:t>
      </w:r>
      <w:r w:rsidR="00F96667"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>S</w:t>
      </w:r>
      <w:r w:rsidRPr="00546A84">
        <w:rPr>
          <w:rFonts w:ascii="Times New Roman" w:eastAsia="Aptos" w:hAnsi="Times New Roman" w:cs="Times New Roman"/>
          <w:b/>
          <w:bCs/>
          <w:color w:val="000000" w:themeColor="text1"/>
          <w:sz w:val="20"/>
          <w:szCs w:val="20"/>
        </w:rPr>
        <w:t xml:space="preserve">2. 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Rank-abundance curve for reptile’s communities </w:t>
      </w:r>
      <w:r w:rsidR="00E73187" w:rsidRPr="00546A84">
        <w:rPr>
          <w:rFonts w:ascii="Times New Roman" w:eastAsia="Arial" w:hAnsi="Times New Roman" w:cs="Times New Roman"/>
          <w:color w:val="000000" w:themeColor="text1"/>
          <w:sz w:val="20"/>
          <w:szCs w:val="20"/>
        </w:rPr>
        <w:t>in</w:t>
      </w:r>
      <w:r w:rsidR="00E73187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the studied sites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. Each symbol represents the total abundance of species per category. The conservation categories are represented by different </w:t>
      </w:r>
      <w:r w:rsidR="00F66A59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colors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of line and symbols as </w:t>
      </w:r>
      <w:r w:rsidR="00502480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follows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: Low (yellow), Intermediate (green), and High (blue). Species acronym for the three most abundant species per category are showed: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Abrmor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</w:t>
      </w:r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 xml:space="preserve">Abronia </w:t>
      </w:r>
      <w:proofErr w:type="spellStart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moreletii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),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Anoani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</w:t>
      </w:r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 xml:space="preserve">Anolis </w:t>
      </w:r>
      <w:proofErr w:type="spellStart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anisolepsis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),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Conalv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Coniophanes</w:t>
      </w:r>
      <w:proofErr w:type="spellEnd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 xml:space="preserve"> </w:t>
      </w:r>
      <w:proofErr w:type="spellStart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alvarezi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),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Scetae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</w:t>
      </w:r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 xml:space="preserve">Sceloporus </w:t>
      </w:r>
      <w:proofErr w:type="spellStart"/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taeniocnemis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), </w:t>
      </w:r>
      <w:proofErr w:type="spellStart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Sciinc</w:t>
      </w:r>
      <w:proofErr w:type="spellEnd"/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 (</w:t>
      </w:r>
      <w:r w:rsidRPr="00546A84">
        <w:rPr>
          <w:rFonts w:ascii="Times New Roman" w:eastAsia="Aptos" w:hAnsi="Times New Roman" w:cs="Times New Roman"/>
          <w:i/>
          <w:iCs/>
          <w:color w:val="000000" w:themeColor="text1"/>
          <w:sz w:val="20"/>
          <w:szCs w:val="20"/>
        </w:rPr>
        <w:t>Scincella incerta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 xml:space="preserve">). The number after the acronym is the contribution (%) of each species per </w:t>
      </w:r>
      <w:r w:rsidR="00F66A59"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abundance</w:t>
      </w:r>
      <w:r w:rsidRPr="00546A84">
        <w:rPr>
          <w:rFonts w:ascii="Times New Roman" w:eastAsia="Aptos" w:hAnsi="Times New Roman" w:cs="Times New Roman"/>
          <w:color w:val="000000" w:themeColor="text1"/>
          <w:sz w:val="20"/>
          <w:szCs w:val="20"/>
        </w:rPr>
        <w:t>. Note y-axis is scaled logarithmically.</w:t>
      </w:r>
    </w:p>
    <w:p w14:paraId="336B414A" w14:textId="77777777" w:rsidR="0095368E" w:rsidRPr="00546A84" w:rsidRDefault="0095368E" w:rsidP="00D72285">
      <w:pPr>
        <w:spacing w:line="480" w:lineRule="auto"/>
        <w:jc w:val="both"/>
        <w:rPr>
          <w:rFonts w:ascii="Times New Roman" w:eastAsia="Aptos" w:hAnsi="Times New Roman" w:cs="Times New Roman"/>
          <w:color w:val="000000" w:themeColor="text1"/>
          <w:sz w:val="20"/>
          <w:szCs w:val="20"/>
        </w:rPr>
      </w:pPr>
    </w:p>
    <w:sectPr w:rsidR="0095368E" w:rsidRPr="00546A84" w:rsidSect="003C0408">
      <w:pgSz w:w="15840" w:h="12240" w:orient="landscape"/>
      <w:pgMar w:top="1701" w:right="1418" w:bottom="170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F9FF33D" w14:textId="77777777" w:rsidR="00B83A63" w:rsidRPr="00285644" w:rsidRDefault="00B83A63" w:rsidP="002513CF">
      <w:pPr>
        <w:spacing w:after="0" w:line="240" w:lineRule="auto"/>
      </w:pPr>
      <w:r w:rsidRPr="00285644">
        <w:separator/>
      </w:r>
    </w:p>
  </w:endnote>
  <w:endnote w:type="continuationSeparator" w:id="0">
    <w:p w14:paraId="1DB24310" w14:textId="77777777" w:rsidR="00B83A63" w:rsidRPr="00285644" w:rsidRDefault="00B83A63" w:rsidP="002513CF">
      <w:pPr>
        <w:spacing w:after="0" w:line="240" w:lineRule="auto"/>
      </w:pPr>
      <w:r w:rsidRPr="00285644">
        <w:continuationSeparator/>
      </w:r>
    </w:p>
  </w:endnote>
  <w:endnote w:type="continuationNotice" w:id="1">
    <w:p w14:paraId="1880A3FF" w14:textId="77777777" w:rsidR="00B83A63" w:rsidRPr="00285644" w:rsidRDefault="00B83A6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232888941"/>
      <w:docPartObj>
        <w:docPartGallery w:val="Page Numbers (Bottom of Page)"/>
        <w:docPartUnique/>
      </w:docPartObj>
    </w:sdtPr>
    <w:sdtContent>
      <w:p w14:paraId="32B7E31B" w14:textId="3825FF41" w:rsidR="001A19D6" w:rsidRPr="00285644" w:rsidRDefault="001A19D6">
        <w:pPr>
          <w:pStyle w:val="Piedepgina"/>
          <w:jc w:val="right"/>
        </w:pPr>
        <w:r w:rsidRPr="00285644">
          <w:fldChar w:fldCharType="begin"/>
        </w:r>
        <w:r w:rsidRPr="00285644">
          <w:instrText>PAGE   \* MERGEFORMAT</w:instrText>
        </w:r>
        <w:r w:rsidRPr="00285644">
          <w:fldChar w:fldCharType="separate"/>
        </w:r>
        <w:r w:rsidR="005B3DBE">
          <w:rPr>
            <w:noProof/>
          </w:rPr>
          <w:t>8</w:t>
        </w:r>
        <w:r w:rsidRPr="00285644">
          <w:fldChar w:fldCharType="end"/>
        </w:r>
      </w:p>
    </w:sdtContent>
  </w:sdt>
  <w:p w14:paraId="410F73F4" w14:textId="77777777" w:rsidR="001A19D6" w:rsidRPr="00285644" w:rsidRDefault="001A19D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D37E54C" w14:textId="77777777" w:rsidR="00B83A63" w:rsidRPr="00285644" w:rsidRDefault="00B83A63" w:rsidP="002513CF">
      <w:pPr>
        <w:spacing w:after="0" w:line="240" w:lineRule="auto"/>
      </w:pPr>
      <w:r w:rsidRPr="00285644">
        <w:separator/>
      </w:r>
    </w:p>
  </w:footnote>
  <w:footnote w:type="continuationSeparator" w:id="0">
    <w:p w14:paraId="17845647" w14:textId="77777777" w:rsidR="00B83A63" w:rsidRPr="00285644" w:rsidRDefault="00B83A63" w:rsidP="002513CF">
      <w:pPr>
        <w:spacing w:after="0" w:line="240" w:lineRule="auto"/>
      </w:pPr>
      <w:r w:rsidRPr="00285644">
        <w:continuationSeparator/>
      </w:r>
    </w:p>
  </w:footnote>
  <w:footnote w:type="continuationNotice" w:id="1">
    <w:p w14:paraId="3F0F1C29" w14:textId="77777777" w:rsidR="00B83A63" w:rsidRPr="00285644" w:rsidRDefault="00B83A6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3B1583"/>
    <w:multiLevelType w:val="hybridMultilevel"/>
    <w:tmpl w:val="7C844302"/>
    <w:lvl w:ilvl="0" w:tplc="7BA87428"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DD5333"/>
    <w:multiLevelType w:val="multilevel"/>
    <w:tmpl w:val="0E9007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0C03562"/>
    <w:multiLevelType w:val="hybridMultilevel"/>
    <w:tmpl w:val="FFFFFFFF"/>
    <w:lvl w:ilvl="0" w:tplc="0A861CC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3A1A4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9083B9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E9C69C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5016C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17E0F8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C9E2D8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9826F2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E16D5E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6D63189"/>
    <w:multiLevelType w:val="hybridMultilevel"/>
    <w:tmpl w:val="4B5C7B64"/>
    <w:lvl w:ilvl="0" w:tplc="CD6E9C44">
      <w:start w:val="751"/>
      <w:numFmt w:val="bullet"/>
      <w:lvlText w:val=""/>
      <w:lvlJc w:val="left"/>
      <w:pPr>
        <w:ind w:left="720" w:hanging="360"/>
      </w:pPr>
      <w:rPr>
        <w:rFonts w:ascii="Symbol" w:eastAsia="Aptos" w:hAnsi="Symbol" w:cs="Aria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15353650">
    <w:abstractNumId w:val="2"/>
  </w:num>
  <w:num w:numId="2" w16cid:durableId="196545287">
    <w:abstractNumId w:val="3"/>
  </w:num>
  <w:num w:numId="3" w16cid:durableId="22942047">
    <w:abstractNumId w:val="0"/>
  </w:num>
  <w:num w:numId="4" w16cid:durableId="17158128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2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573F9"/>
    <w:rsid w:val="000000AD"/>
    <w:rsid w:val="00000168"/>
    <w:rsid w:val="0000046A"/>
    <w:rsid w:val="00000CC3"/>
    <w:rsid w:val="0000149D"/>
    <w:rsid w:val="000015EF"/>
    <w:rsid w:val="000015FD"/>
    <w:rsid w:val="000018F0"/>
    <w:rsid w:val="00001FE9"/>
    <w:rsid w:val="00002187"/>
    <w:rsid w:val="000033A1"/>
    <w:rsid w:val="00003577"/>
    <w:rsid w:val="000036F2"/>
    <w:rsid w:val="000039D0"/>
    <w:rsid w:val="00003A1A"/>
    <w:rsid w:val="00004C32"/>
    <w:rsid w:val="00004CF7"/>
    <w:rsid w:val="000053F3"/>
    <w:rsid w:val="000055D1"/>
    <w:rsid w:val="00005730"/>
    <w:rsid w:val="00005951"/>
    <w:rsid w:val="00005D18"/>
    <w:rsid w:val="000061E0"/>
    <w:rsid w:val="00006542"/>
    <w:rsid w:val="000065B9"/>
    <w:rsid w:val="000066F1"/>
    <w:rsid w:val="0000769A"/>
    <w:rsid w:val="00007B26"/>
    <w:rsid w:val="00010071"/>
    <w:rsid w:val="0001023D"/>
    <w:rsid w:val="00010364"/>
    <w:rsid w:val="00010447"/>
    <w:rsid w:val="00010637"/>
    <w:rsid w:val="0001098B"/>
    <w:rsid w:val="00010AA8"/>
    <w:rsid w:val="00010C56"/>
    <w:rsid w:val="00010DD3"/>
    <w:rsid w:val="000110AB"/>
    <w:rsid w:val="00011187"/>
    <w:rsid w:val="00011E80"/>
    <w:rsid w:val="0001235B"/>
    <w:rsid w:val="0001264B"/>
    <w:rsid w:val="00012983"/>
    <w:rsid w:val="00012C97"/>
    <w:rsid w:val="00012E52"/>
    <w:rsid w:val="00013015"/>
    <w:rsid w:val="000130FF"/>
    <w:rsid w:val="00013576"/>
    <w:rsid w:val="000137F5"/>
    <w:rsid w:val="000139ED"/>
    <w:rsid w:val="000140AD"/>
    <w:rsid w:val="000140C5"/>
    <w:rsid w:val="000140E2"/>
    <w:rsid w:val="000143BC"/>
    <w:rsid w:val="00014453"/>
    <w:rsid w:val="00014AC1"/>
    <w:rsid w:val="00014D40"/>
    <w:rsid w:val="000153C6"/>
    <w:rsid w:val="00015505"/>
    <w:rsid w:val="000156C6"/>
    <w:rsid w:val="000159CF"/>
    <w:rsid w:val="00015AAD"/>
    <w:rsid w:val="00016A91"/>
    <w:rsid w:val="00016E57"/>
    <w:rsid w:val="00016FAC"/>
    <w:rsid w:val="0002074A"/>
    <w:rsid w:val="00020A5C"/>
    <w:rsid w:val="00020AD5"/>
    <w:rsid w:val="00020C5A"/>
    <w:rsid w:val="00020F5C"/>
    <w:rsid w:val="00021B50"/>
    <w:rsid w:val="00021D8B"/>
    <w:rsid w:val="00021E26"/>
    <w:rsid w:val="0002245E"/>
    <w:rsid w:val="00022B7F"/>
    <w:rsid w:val="00023B43"/>
    <w:rsid w:val="00023BFC"/>
    <w:rsid w:val="0002423E"/>
    <w:rsid w:val="000245A0"/>
    <w:rsid w:val="0002474E"/>
    <w:rsid w:val="00024829"/>
    <w:rsid w:val="00024987"/>
    <w:rsid w:val="00024F11"/>
    <w:rsid w:val="00025023"/>
    <w:rsid w:val="00025365"/>
    <w:rsid w:val="00025644"/>
    <w:rsid w:val="0002579C"/>
    <w:rsid w:val="000259B6"/>
    <w:rsid w:val="00025A8D"/>
    <w:rsid w:val="00025CEF"/>
    <w:rsid w:val="00026501"/>
    <w:rsid w:val="00026AE0"/>
    <w:rsid w:val="00026D27"/>
    <w:rsid w:val="00026E76"/>
    <w:rsid w:val="000273CE"/>
    <w:rsid w:val="00027D54"/>
    <w:rsid w:val="00027E2E"/>
    <w:rsid w:val="00027F4C"/>
    <w:rsid w:val="0003010C"/>
    <w:rsid w:val="000303BC"/>
    <w:rsid w:val="00030887"/>
    <w:rsid w:val="00030F3C"/>
    <w:rsid w:val="0003133C"/>
    <w:rsid w:val="00031B06"/>
    <w:rsid w:val="00031B47"/>
    <w:rsid w:val="00031CA1"/>
    <w:rsid w:val="000325C0"/>
    <w:rsid w:val="0003263D"/>
    <w:rsid w:val="0003287F"/>
    <w:rsid w:val="00032B60"/>
    <w:rsid w:val="0003320F"/>
    <w:rsid w:val="00033854"/>
    <w:rsid w:val="00034418"/>
    <w:rsid w:val="000344CC"/>
    <w:rsid w:val="0003454D"/>
    <w:rsid w:val="0003510A"/>
    <w:rsid w:val="0003516D"/>
    <w:rsid w:val="00035A6C"/>
    <w:rsid w:val="000369B7"/>
    <w:rsid w:val="00036F56"/>
    <w:rsid w:val="00037844"/>
    <w:rsid w:val="0003787F"/>
    <w:rsid w:val="00040C49"/>
    <w:rsid w:val="00040D62"/>
    <w:rsid w:val="00040FD5"/>
    <w:rsid w:val="000410CC"/>
    <w:rsid w:val="00041373"/>
    <w:rsid w:val="00041EB2"/>
    <w:rsid w:val="00041F98"/>
    <w:rsid w:val="00042279"/>
    <w:rsid w:val="0004227A"/>
    <w:rsid w:val="0004241F"/>
    <w:rsid w:val="0004293A"/>
    <w:rsid w:val="0004394C"/>
    <w:rsid w:val="00043CEA"/>
    <w:rsid w:val="00044821"/>
    <w:rsid w:val="000450E8"/>
    <w:rsid w:val="00046134"/>
    <w:rsid w:val="000463AB"/>
    <w:rsid w:val="00046A85"/>
    <w:rsid w:val="00046CAF"/>
    <w:rsid w:val="00046E28"/>
    <w:rsid w:val="000470C2"/>
    <w:rsid w:val="0004745B"/>
    <w:rsid w:val="00047625"/>
    <w:rsid w:val="00047CF1"/>
    <w:rsid w:val="00050302"/>
    <w:rsid w:val="0005142B"/>
    <w:rsid w:val="00051C73"/>
    <w:rsid w:val="000521DF"/>
    <w:rsid w:val="00052597"/>
    <w:rsid w:val="00052CA0"/>
    <w:rsid w:val="00052DBC"/>
    <w:rsid w:val="0005383E"/>
    <w:rsid w:val="000541C0"/>
    <w:rsid w:val="000545F1"/>
    <w:rsid w:val="00055EC3"/>
    <w:rsid w:val="0005619F"/>
    <w:rsid w:val="00056A07"/>
    <w:rsid w:val="00056ED7"/>
    <w:rsid w:val="000572CB"/>
    <w:rsid w:val="00057843"/>
    <w:rsid w:val="000579F7"/>
    <w:rsid w:val="00057D94"/>
    <w:rsid w:val="00060450"/>
    <w:rsid w:val="00060FE0"/>
    <w:rsid w:val="000616F8"/>
    <w:rsid w:val="00061764"/>
    <w:rsid w:val="0006254C"/>
    <w:rsid w:val="000625E7"/>
    <w:rsid w:val="00062608"/>
    <w:rsid w:val="0006261B"/>
    <w:rsid w:val="00062767"/>
    <w:rsid w:val="00062816"/>
    <w:rsid w:val="000629AB"/>
    <w:rsid w:val="00062A55"/>
    <w:rsid w:val="00062A6D"/>
    <w:rsid w:val="00062EAD"/>
    <w:rsid w:val="00063008"/>
    <w:rsid w:val="00063663"/>
    <w:rsid w:val="00063BBF"/>
    <w:rsid w:val="00063D90"/>
    <w:rsid w:val="00063DFA"/>
    <w:rsid w:val="000643A3"/>
    <w:rsid w:val="0006471E"/>
    <w:rsid w:val="000647D1"/>
    <w:rsid w:val="00064BC5"/>
    <w:rsid w:val="00064F38"/>
    <w:rsid w:val="00064FB1"/>
    <w:rsid w:val="00064FB5"/>
    <w:rsid w:val="00065033"/>
    <w:rsid w:val="000650D4"/>
    <w:rsid w:val="00065598"/>
    <w:rsid w:val="00065886"/>
    <w:rsid w:val="00065EA6"/>
    <w:rsid w:val="00065FF7"/>
    <w:rsid w:val="0006666A"/>
    <w:rsid w:val="00066E78"/>
    <w:rsid w:val="00066EA8"/>
    <w:rsid w:val="00066F90"/>
    <w:rsid w:val="00067DC2"/>
    <w:rsid w:val="0007082E"/>
    <w:rsid w:val="000708EB"/>
    <w:rsid w:val="00070B08"/>
    <w:rsid w:val="00070C23"/>
    <w:rsid w:val="00070C4C"/>
    <w:rsid w:val="00070FF8"/>
    <w:rsid w:val="00071538"/>
    <w:rsid w:val="00071CD2"/>
    <w:rsid w:val="00071E90"/>
    <w:rsid w:val="00071EEB"/>
    <w:rsid w:val="00072348"/>
    <w:rsid w:val="000729DC"/>
    <w:rsid w:val="0007308B"/>
    <w:rsid w:val="0007323E"/>
    <w:rsid w:val="0007337A"/>
    <w:rsid w:val="00073529"/>
    <w:rsid w:val="000738E9"/>
    <w:rsid w:val="00073A3D"/>
    <w:rsid w:val="00073B36"/>
    <w:rsid w:val="00073C84"/>
    <w:rsid w:val="0007468B"/>
    <w:rsid w:val="0007510D"/>
    <w:rsid w:val="00075451"/>
    <w:rsid w:val="00075677"/>
    <w:rsid w:val="00075693"/>
    <w:rsid w:val="00075773"/>
    <w:rsid w:val="00075DC0"/>
    <w:rsid w:val="00075E7B"/>
    <w:rsid w:val="0007602E"/>
    <w:rsid w:val="00076343"/>
    <w:rsid w:val="0007668B"/>
    <w:rsid w:val="00076776"/>
    <w:rsid w:val="000769A6"/>
    <w:rsid w:val="00077328"/>
    <w:rsid w:val="00077FDA"/>
    <w:rsid w:val="000808B8"/>
    <w:rsid w:val="00080953"/>
    <w:rsid w:val="00080B3D"/>
    <w:rsid w:val="00080C3B"/>
    <w:rsid w:val="000811A7"/>
    <w:rsid w:val="00081E2A"/>
    <w:rsid w:val="0008203E"/>
    <w:rsid w:val="0008252D"/>
    <w:rsid w:val="0008277C"/>
    <w:rsid w:val="00082971"/>
    <w:rsid w:val="00082D66"/>
    <w:rsid w:val="00082EAB"/>
    <w:rsid w:val="00082ECA"/>
    <w:rsid w:val="00082FEC"/>
    <w:rsid w:val="0008336B"/>
    <w:rsid w:val="000834BC"/>
    <w:rsid w:val="00084136"/>
    <w:rsid w:val="00084414"/>
    <w:rsid w:val="000845D7"/>
    <w:rsid w:val="00084A92"/>
    <w:rsid w:val="00084E5A"/>
    <w:rsid w:val="0008500A"/>
    <w:rsid w:val="000856E2"/>
    <w:rsid w:val="000857DE"/>
    <w:rsid w:val="00085A71"/>
    <w:rsid w:val="0008673C"/>
    <w:rsid w:val="00086E58"/>
    <w:rsid w:val="00086F45"/>
    <w:rsid w:val="000870B9"/>
    <w:rsid w:val="00087164"/>
    <w:rsid w:val="000871EE"/>
    <w:rsid w:val="000873C3"/>
    <w:rsid w:val="000875B9"/>
    <w:rsid w:val="000878B3"/>
    <w:rsid w:val="00087E90"/>
    <w:rsid w:val="000903E2"/>
    <w:rsid w:val="00090656"/>
    <w:rsid w:val="00090C18"/>
    <w:rsid w:val="00090E8E"/>
    <w:rsid w:val="0009133E"/>
    <w:rsid w:val="0009182A"/>
    <w:rsid w:val="00091937"/>
    <w:rsid w:val="000919B9"/>
    <w:rsid w:val="00091A66"/>
    <w:rsid w:val="00091B3D"/>
    <w:rsid w:val="00091FBB"/>
    <w:rsid w:val="000926B4"/>
    <w:rsid w:val="00092819"/>
    <w:rsid w:val="000928BD"/>
    <w:rsid w:val="00092E29"/>
    <w:rsid w:val="00093598"/>
    <w:rsid w:val="000936AD"/>
    <w:rsid w:val="00093813"/>
    <w:rsid w:val="000939E4"/>
    <w:rsid w:val="00093B6A"/>
    <w:rsid w:val="00093E72"/>
    <w:rsid w:val="00094610"/>
    <w:rsid w:val="00094A60"/>
    <w:rsid w:val="00094DD1"/>
    <w:rsid w:val="000956C5"/>
    <w:rsid w:val="00095B8E"/>
    <w:rsid w:val="00095C0B"/>
    <w:rsid w:val="00095DAE"/>
    <w:rsid w:val="00095E74"/>
    <w:rsid w:val="00095FA2"/>
    <w:rsid w:val="00096408"/>
    <w:rsid w:val="00096C63"/>
    <w:rsid w:val="00096D8B"/>
    <w:rsid w:val="000971AB"/>
    <w:rsid w:val="00097688"/>
    <w:rsid w:val="00097B44"/>
    <w:rsid w:val="00097BD8"/>
    <w:rsid w:val="00097C7A"/>
    <w:rsid w:val="00097CF0"/>
    <w:rsid w:val="00097EC4"/>
    <w:rsid w:val="00097F55"/>
    <w:rsid w:val="000A050C"/>
    <w:rsid w:val="000A09CF"/>
    <w:rsid w:val="000A0A7E"/>
    <w:rsid w:val="000A0D0C"/>
    <w:rsid w:val="000A105D"/>
    <w:rsid w:val="000A1612"/>
    <w:rsid w:val="000A2057"/>
    <w:rsid w:val="000A284C"/>
    <w:rsid w:val="000A2B38"/>
    <w:rsid w:val="000A2CCF"/>
    <w:rsid w:val="000A2F38"/>
    <w:rsid w:val="000A31E8"/>
    <w:rsid w:val="000A3C86"/>
    <w:rsid w:val="000A3D0A"/>
    <w:rsid w:val="000A3EC6"/>
    <w:rsid w:val="000A410F"/>
    <w:rsid w:val="000A47E7"/>
    <w:rsid w:val="000A49AE"/>
    <w:rsid w:val="000A4CDD"/>
    <w:rsid w:val="000A5055"/>
    <w:rsid w:val="000A524C"/>
    <w:rsid w:val="000A583B"/>
    <w:rsid w:val="000A5D69"/>
    <w:rsid w:val="000A5FB0"/>
    <w:rsid w:val="000A60D2"/>
    <w:rsid w:val="000A6E54"/>
    <w:rsid w:val="000A738B"/>
    <w:rsid w:val="000A78DA"/>
    <w:rsid w:val="000B0482"/>
    <w:rsid w:val="000B0880"/>
    <w:rsid w:val="000B0A8C"/>
    <w:rsid w:val="000B0FA2"/>
    <w:rsid w:val="000B1041"/>
    <w:rsid w:val="000B1BB3"/>
    <w:rsid w:val="000B1D52"/>
    <w:rsid w:val="000B1D91"/>
    <w:rsid w:val="000B2378"/>
    <w:rsid w:val="000B2C81"/>
    <w:rsid w:val="000B33C9"/>
    <w:rsid w:val="000B380E"/>
    <w:rsid w:val="000B391F"/>
    <w:rsid w:val="000B3B39"/>
    <w:rsid w:val="000B40D5"/>
    <w:rsid w:val="000B45E1"/>
    <w:rsid w:val="000B45E9"/>
    <w:rsid w:val="000B4B75"/>
    <w:rsid w:val="000B4DA3"/>
    <w:rsid w:val="000B5590"/>
    <w:rsid w:val="000B5826"/>
    <w:rsid w:val="000B6687"/>
    <w:rsid w:val="000B6C74"/>
    <w:rsid w:val="000B6D01"/>
    <w:rsid w:val="000B718C"/>
    <w:rsid w:val="000B77EC"/>
    <w:rsid w:val="000B7DFA"/>
    <w:rsid w:val="000B7EE0"/>
    <w:rsid w:val="000C0014"/>
    <w:rsid w:val="000C01F0"/>
    <w:rsid w:val="000C0332"/>
    <w:rsid w:val="000C0379"/>
    <w:rsid w:val="000C03BE"/>
    <w:rsid w:val="000C14D9"/>
    <w:rsid w:val="000C1F5A"/>
    <w:rsid w:val="000C1FAB"/>
    <w:rsid w:val="000C27E5"/>
    <w:rsid w:val="000C2A6D"/>
    <w:rsid w:val="000C2B88"/>
    <w:rsid w:val="000C2C30"/>
    <w:rsid w:val="000C2DA0"/>
    <w:rsid w:val="000C2E3C"/>
    <w:rsid w:val="000C2E8D"/>
    <w:rsid w:val="000C31FB"/>
    <w:rsid w:val="000C3A7A"/>
    <w:rsid w:val="000C43E1"/>
    <w:rsid w:val="000C4706"/>
    <w:rsid w:val="000C4C78"/>
    <w:rsid w:val="000C4E7E"/>
    <w:rsid w:val="000C4F11"/>
    <w:rsid w:val="000C542B"/>
    <w:rsid w:val="000C5A70"/>
    <w:rsid w:val="000C6175"/>
    <w:rsid w:val="000C635F"/>
    <w:rsid w:val="000C646A"/>
    <w:rsid w:val="000C6C0F"/>
    <w:rsid w:val="000C6F0A"/>
    <w:rsid w:val="000C6F1B"/>
    <w:rsid w:val="000C7414"/>
    <w:rsid w:val="000C77D8"/>
    <w:rsid w:val="000C7E7D"/>
    <w:rsid w:val="000C7E82"/>
    <w:rsid w:val="000D0112"/>
    <w:rsid w:val="000D0320"/>
    <w:rsid w:val="000D0430"/>
    <w:rsid w:val="000D059D"/>
    <w:rsid w:val="000D0638"/>
    <w:rsid w:val="000D0FE0"/>
    <w:rsid w:val="000D1305"/>
    <w:rsid w:val="000D1A9E"/>
    <w:rsid w:val="000D1B26"/>
    <w:rsid w:val="000D1D1A"/>
    <w:rsid w:val="000D24CA"/>
    <w:rsid w:val="000D24F7"/>
    <w:rsid w:val="000D2631"/>
    <w:rsid w:val="000D2C69"/>
    <w:rsid w:val="000D2E5D"/>
    <w:rsid w:val="000D2FE7"/>
    <w:rsid w:val="000D3018"/>
    <w:rsid w:val="000D3075"/>
    <w:rsid w:val="000D377B"/>
    <w:rsid w:val="000D3AA5"/>
    <w:rsid w:val="000D459F"/>
    <w:rsid w:val="000D48AD"/>
    <w:rsid w:val="000D4A00"/>
    <w:rsid w:val="000D4C4B"/>
    <w:rsid w:val="000D529B"/>
    <w:rsid w:val="000D53DB"/>
    <w:rsid w:val="000D573C"/>
    <w:rsid w:val="000D5740"/>
    <w:rsid w:val="000D5AE5"/>
    <w:rsid w:val="000D5E0A"/>
    <w:rsid w:val="000D6B22"/>
    <w:rsid w:val="000D6D9F"/>
    <w:rsid w:val="000D6E4A"/>
    <w:rsid w:val="000D725B"/>
    <w:rsid w:val="000D7DDB"/>
    <w:rsid w:val="000D7F1A"/>
    <w:rsid w:val="000D7FDB"/>
    <w:rsid w:val="000E055F"/>
    <w:rsid w:val="000E089F"/>
    <w:rsid w:val="000E0954"/>
    <w:rsid w:val="000E15F0"/>
    <w:rsid w:val="000E16AC"/>
    <w:rsid w:val="000E1B2B"/>
    <w:rsid w:val="000E1C06"/>
    <w:rsid w:val="000E1C8D"/>
    <w:rsid w:val="000E1EE3"/>
    <w:rsid w:val="000E2338"/>
    <w:rsid w:val="000E2575"/>
    <w:rsid w:val="000E2AEE"/>
    <w:rsid w:val="000E2F36"/>
    <w:rsid w:val="000E3366"/>
    <w:rsid w:val="000E475A"/>
    <w:rsid w:val="000E4886"/>
    <w:rsid w:val="000E48B6"/>
    <w:rsid w:val="000E4A80"/>
    <w:rsid w:val="000E4EB7"/>
    <w:rsid w:val="000E4FCE"/>
    <w:rsid w:val="000E551B"/>
    <w:rsid w:val="000E5A0A"/>
    <w:rsid w:val="000E5A35"/>
    <w:rsid w:val="000E5E65"/>
    <w:rsid w:val="000E6043"/>
    <w:rsid w:val="000E6579"/>
    <w:rsid w:val="000E67D9"/>
    <w:rsid w:val="000E6800"/>
    <w:rsid w:val="000E6848"/>
    <w:rsid w:val="000E6A09"/>
    <w:rsid w:val="000E6B5F"/>
    <w:rsid w:val="000E6E59"/>
    <w:rsid w:val="000E7723"/>
    <w:rsid w:val="000E78CA"/>
    <w:rsid w:val="000E7DE1"/>
    <w:rsid w:val="000F0503"/>
    <w:rsid w:val="000F0566"/>
    <w:rsid w:val="000F0A11"/>
    <w:rsid w:val="000F0CC7"/>
    <w:rsid w:val="000F0D96"/>
    <w:rsid w:val="000F1198"/>
    <w:rsid w:val="000F1774"/>
    <w:rsid w:val="000F1D91"/>
    <w:rsid w:val="000F1E6C"/>
    <w:rsid w:val="000F2470"/>
    <w:rsid w:val="000F24AC"/>
    <w:rsid w:val="000F34AE"/>
    <w:rsid w:val="000F36FA"/>
    <w:rsid w:val="000F4605"/>
    <w:rsid w:val="000F4658"/>
    <w:rsid w:val="000F482B"/>
    <w:rsid w:val="000F5069"/>
    <w:rsid w:val="000F535A"/>
    <w:rsid w:val="000F5491"/>
    <w:rsid w:val="000F5530"/>
    <w:rsid w:val="000F5A77"/>
    <w:rsid w:val="000F5F9E"/>
    <w:rsid w:val="000F60F8"/>
    <w:rsid w:val="000F6164"/>
    <w:rsid w:val="000F6D58"/>
    <w:rsid w:val="000F6DAC"/>
    <w:rsid w:val="000F7256"/>
    <w:rsid w:val="000F7949"/>
    <w:rsid w:val="000F7EED"/>
    <w:rsid w:val="0010013A"/>
    <w:rsid w:val="001002C5"/>
    <w:rsid w:val="001002D7"/>
    <w:rsid w:val="00100488"/>
    <w:rsid w:val="0010072B"/>
    <w:rsid w:val="00100730"/>
    <w:rsid w:val="00100C48"/>
    <w:rsid w:val="00100E48"/>
    <w:rsid w:val="00101162"/>
    <w:rsid w:val="00102117"/>
    <w:rsid w:val="0010278A"/>
    <w:rsid w:val="001027C1"/>
    <w:rsid w:val="00102CD8"/>
    <w:rsid w:val="00102D8A"/>
    <w:rsid w:val="00102E8F"/>
    <w:rsid w:val="0010375E"/>
    <w:rsid w:val="001037B5"/>
    <w:rsid w:val="001037F5"/>
    <w:rsid w:val="00103C8B"/>
    <w:rsid w:val="00103D5A"/>
    <w:rsid w:val="001045BB"/>
    <w:rsid w:val="0010593C"/>
    <w:rsid w:val="001059DA"/>
    <w:rsid w:val="00106292"/>
    <w:rsid w:val="00106368"/>
    <w:rsid w:val="00106689"/>
    <w:rsid w:val="001066A2"/>
    <w:rsid w:val="0010670E"/>
    <w:rsid w:val="0010692D"/>
    <w:rsid w:val="00106E14"/>
    <w:rsid w:val="00106E47"/>
    <w:rsid w:val="001072C8"/>
    <w:rsid w:val="001073B6"/>
    <w:rsid w:val="001075A8"/>
    <w:rsid w:val="001076BC"/>
    <w:rsid w:val="001078D4"/>
    <w:rsid w:val="00110079"/>
    <w:rsid w:val="001103F2"/>
    <w:rsid w:val="00110407"/>
    <w:rsid w:val="0011124B"/>
    <w:rsid w:val="00111407"/>
    <w:rsid w:val="0011185B"/>
    <w:rsid w:val="00112121"/>
    <w:rsid w:val="001127BD"/>
    <w:rsid w:val="00112B01"/>
    <w:rsid w:val="00112C72"/>
    <w:rsid w:val="00113029"/>
    <w:rsid w:val="0011316E"/>
    <w:rsid w:val="00113A97"/>
    <w:rsid w:val="00113CEC"/>
    <w:rsid w:val="00113D91"/>
    <w:rsid w:val="00113E03"/>
    <w:rsid w:val="001145E8"/>
    <w:rsid w:val="00114C7C"/>
    <w:rsid w:val="00114EAD"/>
    <w:rsid w:val="001153A8"/>
    <w:rsid w:val="00115617"/>
    <w:rsid w:val="00116000"/>
    <w:rsid w:val="00116760"/>
    <w:rsid w:val="0011788F"/>
    <w:rsid w:val="00117A7E"/>
    <w:rsid w:val="00117BEB"/>
    <w:rsid w:val="00120645"/>
    <w:rsid w:val="0012077B"/>
    <w:rsid w:val="00121620"/>
    <w:rsid w:val="00121822"/>
    <w:rsid w:val="001218AC"/>
    <w:rsid w:val="00121A63"/>
    <w:rsid w:val="00121A95"/>
    <w:rsid w:val="00121CE1"/>
    <w:rsid w:val="00121D7E"/>
    <w:rsid w:val="00121E5D"/>
    <w:rsid w:val="00121FFB"/>
    <w:rsid w:val="0012231E"/>
    <w:rsid w:val="001223A7"/>
    <w:rsid w:val="00122478"/>
    <w:rsid w:val="001224A9"/>
    <w:rsid w:val="001225A5"/>
    <w:rsid w:val="0012261B"/>
    <w:rsid w:val="00122624"/>
    <w:rsid w:val="001226C9"/>
    <w:rsid w:val="001227C9"/>
    <w:rsid w:val="001227CD"/>
    <w:rsid w:val="00123009"/>
    <w:rsid w:val="0012347C"/>
    <w:rsid w:val="001234EB"/>
    <w:rsid w:val="001239CB"/>
    <w:rsid w:val="00123E58"/>
    <w:rsid w:val="00123F5D"/>
    <w:rsid w:val="00124765"/>
    <w:rsid w:val="00124869"/>
    <w:rsid w:val="00124A9E"/>
    <w:rsid w:val="00124EEC"/>
    <w:rsid w:val="001251FD"/>
    <w:rsid w:val="001254BF"/>
    <w:rsid w:val="0012599A"/>
    <w:rsid w:val="00125B32"/>
    <w:rsid w:val="00125C63"/>
    <w:rsid w:val="00125DA1"/>
    <w:rsid w:val="001260BB"/>
    <w:rsid w:val="00126C6E"/>
    <w:rsid w:val="00126E9E"/>
    <w:rsid w:val="00126F41"/>
    <w:rsid w:val="001270C1"/>
    <w:rsid w:val="00127BED"/>
    <w:rsid w:val="0013005A"/>
    <w:rsid w:val="00130079"/>
    <w:rsid w:val="001300B3"/>
    <w:rsid w:val="001304BC"/>
    <w:rsid w:val="00130582"/>
    <w:rsid w:val="0013069F"/>
    <w:rsid w:val="00131127"/>
    <w:rsid w:val="001315AB"/>
    <w:rsid w:val="001315B2"/>
    <w:rsid w:val="001316EE"/>
    <w:rsid w:val="0013179C"/>
    <w:rsid w:val="00131A5C"/>
    <w:rsid w:val="00131B10"/>
    <w:rsid w:val="00132798"/>
    <w:rsid w:val="00133010"/>
    <w:rsid w:val="00133057"/>
    <w:rsid w:val="00133228"/>
    <w:rsid w:val="00133413"/>
    <w:rsid w:val="00133451"/>
    <w:rsid w:val="001339EA"/>
    <w:rsid w:val="00133A83"/>
    <w:rsid w:val="00134245"/>
    <w:rsid w:val="0013558A"/>
    <w:rsid w:val="001358DD"/>
    <w:rsid w:val="00135909"/>
    <w:rsid w:val="00135E40"/>
    <w:rsid w:val="00135E4F"/>
    <w:rsid w:val="00136056"/>
    <w:rsid w:val="0013645C"/>
    <w:rsid w:val="0013680A"/>
    <w:rsid w:val="00136894"/>
    <w:rsid w:val="001368D2"/>
    <w:rsid w:val="00136A16"/>
    <w:rsid w:val="00136A73"/>
    <w:rsid w:val="00136AB0"/>
    <w:rsid w:val="00136E4B"/>
    <w:rsid w:val="00136FD5"/>
    <w:rsid w:val="00137932"/>
    <w:rsid w:val="001379F7"/>
    <w:rsid w:val="00137AA5"/>
    <w:rsid w:val="00137DCB"/>
    <w:rsid w:val="00137F6F"/>
    <w:rsid w:val="0014035A"/>
    <w:rsid w:val="001406F2"/>
    <w:rsid w:val="001406FC"/>
    <w:rsid w:val="00140C24"/>
    <w:rsid w:val="00140E5B"/>
    <w:rsid w:val="00141494"/>
    <w:rsid w:val="00142448"/>
    <w:rsid w:val="001432E8"/>
    <w:rsid w:val="00143478"/>
    <w:rsid w:val="00143A29"/>
    <w:rsid w:val="00144DA2"/>
    <w:rsid w:val="00144E93"/>
    <w:rsid w:val="001451F0"/>
    <w:rsid w:val="001453F2"/>
    <w:rsid w:val="0014543F"/>
    <w:rsid w:val="00145768"/>
    <w:rsid w:val="00145AFE"/>
    <w:rsid w:val="00146605"/>
    <w:rsid w:val="00146752"/>
    <w:rsid w:val="00146C14"/>
    <w:rsid w:val="00147491"/>
    <w:rsid w:val="001475C4"/>
    <w:rsid w:val="001475F8"/>
    <w:rsid w:val="0015007F"/>
    <w:rsid w:val="00150125"/>
    <w:rsid w:val="001507E9"/>
    <w:rsid w:val="00150B24"/>
    <w:rsid w:val="00150CDC"/>
    <w:rsid w:val="00150CF3"/>
    <w:rsid w:val="00150F9F"/>
    <w:rsid w:val="00151AF1"/>
    <w:rsid w:val="00151D5E"/>
    <w:rsid w:val="00151F81"/>
    <w:rsid w:val="0015231C"/>
    <w:rsid w:val="00152401"/>
    <w:rsid w:val="00152543"/>
    <w:rsid w:val="00152860"/>
    <w:rsid w:val="00152AFE"/>
    <w:rsid w:val="00152E73"/>
    <w:rsid w:val="001535FC"/>
    <w:rsid w:val="00153AAD"/>
    <w:rsid w:val="00153D9A"/>
    <w:rsid w:val="00153FF9"/>
    <w:rsid w:val="00154028"/>
    <w:rsid w:val="00154141"/>
    <w:rsid w:val="0015446B"/>
    <w:rsid w:val="00154571"/>
    <w:rsid w:val="00154906"/>
    <w:rsid w:val="00154907"/>
    <w:rsid w:val="00155092"/>
    <w:rsid w:val="00155681"/>
    <w:rsid w:val="001557D2"/>
    <w:rsid w:val="00155813"/>
    <w:rsid w:val="0015581C"/>
    <w:rsid w:val="00155DFF"/>
    <w:rsid w:val="0015642B"/>
    <w:rsid w:val="00156435"/>
    <w:rsid w:val="0015676B"/>
    <w:rsid w:val="001568C6"/>
    <w:rsid w:val="001568DC"/>
    <w:rsid w:val="00157E2C"/>
    <w:rsid w:val="00157F9E"/>
    <w:rsid w:val="001603C5"/>
    <w:rsid w:val="0016061F"/>
    <w:rsid w:val="0016081D"/>
    <w:rsid w:val="001608E7"/>
    <w:rsid w:val="001608FB"/>
    <w:rsid w:val="00160A0A"/>
    <w:rsid w:val="00160A74"/>
    <w:rsid w:val="00160AC5"/>
    <w:rsid w:val="00160D98"/>
    <w:rsid w:val="00160DF7"/>
    <w:rsid w:val="00160F32"/>
    <w:rsid w:val="001616D2"/>
    <w:rsid w:val="001616E2"/>
    <w:rsid w:val="00161745"/>
    <w:rsid w:val="00161D05"/>
    <w:rsid w:val="00161DA6"/>
    <w:rsid w:val="00161ED2"/>
    <w:rsid w:val="00162103"/>
    <w:rsid w:val="001623A7"/>
    <w:rsid w:val="001624F9"/>
    <w:rsid w:val="00162B3D"/>
    <w:rsid w:val="00162D66"/>
    <w:rsid w:val="00163092"/>
    <w:rsid w:val="00163387"/>
    <w:rsid w:val="001633FB"/>
    <w:rsid w:val="0016363B"/>
    <w:rsid w:val="0016374B"/>
    <w:rsid w:val="001639D6"/>
    <w:rsid w:val="00163F54"/>
    <w:rsid w:val="0016454D"/>
    <w:rsid w:val="0016482E"/>
    <w:rsid w:val="00164AFD"/>
    <w:rsid w:val="00164C97"/>
    <w:rsid w:val="00165630"/>
    <w:rsid w:val="00165AE5"/>
    <w:rsid w:val="00165F4F"/>
    <w:rsid w:val="001661AC"/>
    <w:rsid w:val="00166463"/>
    <w:rsid w:val="00166D7B"/>
    <w:rsid w:val="00167261"/>
    <w:rsid w:val="00167761"/>
    <w:rsid w:val="00167A1D"/>
    <w:rsid w:val="00170215"/>
    <w:rsid w:val="001711E1"/>
    <w:rsid w:val="00171800"/>
    <w:rsid w:val="001718A0"/>
    <w:rsid w:val="00171CFE"/>
    <w:rsid w:val="0017243B"/>
    <w:rsid w:val="0017266A"/>
    <w:rsid w:val="001726A6"/>
    <w:rsid w:val="001727B4"/>
    <w:rsid w:val="001728CE"/>
    <w:rsid w:val="001729F9"/>
    <w:rsid w:val="00172A97"/>
    <w:rsid w:val="00172D77"/>
    <w:rsid w:val="00173286"/>
    <w:rsid w:val="0017336D"/>
    <w:rsid w:val="001734BF"/>
    <w:rsid w:val="0017364D"/>
    <w:rsid w:val="001738F5"/>
    <w:rsid w:val="00173C31"/>
    <w:rsid w:val="00174038"/>
    <w:rsid w:val="00174478"/>
    <w:rsid w:val="001749A4"/>
    <w:rsid w:val="00174A69"/>
    <w:rsid w:val="00175EAF"/>
    <w:rsid w:val="00175FA2"/>
    <w:rsid w:val="00175FE8"/>
    <w:rsid w:val="00176ADE"/>
    <w:rsid w:val="00176CE0"/>
    <w:rsid w:val="0017750B"/>
    <w:rsid w:val="00177A5B"/>
    <w:rsid w:val="00177C44"/>
    <w:rsid w:val="00180235"/>
    <w:rsid w:val="001802F2"/>
    <w:rsid w:val="00180634"/>
    <w:rsid w:val="00180879"/>
    <w:rsid w:val="00180A80"/>
    <w:rsid w:val="00180FE3"/>
    <w:rsid w:val="001817B3"/>
    <w:rsid w:val="0018227A"/>
    <w:rsid w:val="00182504"/>
    <w:rsid w:val="0018269E"/>
    <w:rsid w:val="001827C5"/>
    <w:rsid w:val="0018280D"/>
    <w:rsid w:val="00182871"/>
    <w:rsid w:val="00182E5B"/>
    <w:rsid w:val="00182E8B"/>
    <w:rsid w:val="00183131"/>
    <w:rsid w:val="0018351F"/>
    <w:rsid w:val="00184178"/>
    <w:rsid w:val="00184237"/>
    <w:rsid w:val="00184254"/>
    <w:rsid w:val="0018438E"/>
    <w:rsid w:val="00184619"/>
    <w:rsid w:val="001869B1"/>
    <w:rsid w:val="00186CEB"/>
    <w:rsid w:val="00186DB9"/>
    <w:rsid w:val="00187D8E"/>
    <w:rsid w:val="0019012C"/>
    <w:rsid w:val="00190225"/>
    <w:rsid w:val="001908C2"/>
    <w:rsid w:val="00190E3E"/>
    <w:rsid w:val="0019101B"/>
    <w:rsid w:val="00191144"/>
    <w:rsid w:val="001912E1"/>
    <w:rsid w:val="001914D2"/>
    <w:rsid w:val="00191E0C"/>
    <w:rsid w:val="00192660"/>
    <w:rsid w:val="0019267F"/>
    <w:rsid w:val="00192A96"/>
    <w:rsid w:val="00192AFC"/>
    <w:rsid w:val="00192F7F"/>
    <w:rsid w:val="001933C9"/>
    <w:rsid w:val="0019357B"/>
    <w:rsid w:val="001939EE"/>
    <w:rsid w:val="00193B9A"/>
    <w:rsid w:val="00193C2E"/>
    <w:rsid w:val="00193F35"/>
    <w:rsid w:val="0019486B"/>
    <w:rsid w:val="00194980"/>
    <w:rsid w:val="00194A8A"/>
    <w:rsid w:val="00194F18"/>
    <w:rsid w:val="00194FB9"/>
    <w:rsid w:val="00195099"/>
    <w:rsid w:val="00195AF2"/>
    <w:rsid w:val="00195E9F"/>
    <w:rsid w:val="00195FA4"/>
    <w:rsid w:val="001969AF"/>
    <w:rsid w:val="00196C82"/>
    <w:rsid w:val="00196F7F"/>
    <w:rsid w:val="00197277"/>
    <w:rsid w:val="001979F4"/>
    <w:rsid w:val="00197C1C"/>
    <w:rsid w:val="00197C9D"/>
    <w:rsid w:val="00197CA4"/>
    <w:rsid w:val="00197FBE"/>
    <w:rsid w:val="001A06DF"/>
    <w:rsid w:val="001A0AFF"/>
    <w:rsid w:val="001A0EF2"/>
    <w:rsid w:val="001A1475"/>
    <w:rsid w:val="001A19D6"/>
    <w:rsid w:val="001A1BAB"/>
    <w:rsid w:val="001A20C7"/>
    <w:rsid w:val="001A258A"/>
    <w:rsid w:val="001A2759"/>
    <w:rsid w:val="001A2976"/>
    <w:rsid w:val="001A2C38"/>
    <w:rsid w:val="001A31F1"/>
    <w:rsid w:val="001A39A0"/>
    <w:rsid w:val="001A3CE4"/>
    <w:rsid w:val="001A44CD"/>
    <w:rsid w:val="001A4B83"/>
    <w:rsid w:val="001A4BF1"/>
    <w:rsid w:val="001A5675"/>
    <w:rsid w:val="001A58B2"/>
    <w:rsid w:val="001A5D87"/>
    <w:rsid w:val="001A5EC4"/>
    <w:rsid w:val="001A6429"/>
    <w:rsid w:val="001A6A69"/>
    <w:rsid w:val="001A6A72"/>
    <w:rsid w:val="001A6E83"/>
    <w:rsid w:val="001A7049"/>
    <w:rsid w:val="001A781E"/>
    <w:rsid w:val="001A7AF5"/>
    <w:rsid w:val="001B0368"/>
    <w:rsid w:val="001B04A8"/>
    <w:rsid w:val="001B0EC5"/>
    <w:rsid w:val="001B0EEE"/>
    <w:rsid w:val="001B0FE0"/>
    <w:rsid w:val="001B129A"/>
    <w:rsid w:val="001B15FE"/>
    <w:rsid w:val="001B1876"/>
    <w:rsid w:val="001B1E38"/>
    <w:rsid w:val="001B26F4"/>
    <w:rsid w:val="001B27FD"/>
    <w:rsid w:val="001B2A6A"/>
    <w:rsid w:val="001B2DEA"/>
    <w:rsid w:val="001B3388"/>
    <w:rsid w:val="001B354E"/>
    <w:rsid w:val="001B3733"/>
    <w:rsid w:val="001B37FE"/>
    <w:rsid w:val="001B38DC"/>
    <w:rsid w:val="001B3C1A"/>
    <w:rsid w:val="001B404A"/>
    <w:rsid w:val="001B41EC"/>
    <w:rsid w:val="001B42A9"/>
    <w:rsid w:val="001B46E4"/>
    <w:rsid w:val="001B544F"/>
    <w:rsid w:val="001B5C0B"/>
    <w:rsid w:val="001B5C7D"/>
    <w:rsid w:val="001B5CE4"/>
    <w:rsid w:val="001B5CFF"/>
    <w:rsid w:val="001B61DE"/>
    <w:rsid w:val="001B6389"/>
    <w:rsid w:val="001B67A4"/>
    <w:rsid w:val="001B6C6E"/>
    <w:rsid w:val="001B6FFA"/>
    <w:rsid w:val="001B741F"/>
    <w:rsid w:val="001B768D"/>
    <w:rsid w:val="001B7F7E"/>
    <w:rsid w:val="001C0244"/>
    <w:rsid w:val="001C0298"/>
    <w:rsid w:val="001C045C"/>
    <w:rsid w:val="001C075F"/>
    <w:rsid w:val="001C0AC4"/>
    <w:rsid w:val="001C10D1"/>
    <w:rsid w:val="001C124A"/>
    <w:rsid w:val="001C149A"/>
    <w:rsid w:val="001C18A9"/>
    <w:rsid w:val="001C1A71"/>
    <w:rsid w:val="001C1D3C"/>
    <w:rsid w:val="001C1F92"/>
    <w:rsid w:val="001C25EE"/>
    <w:rsid w:val="001C26BD"/>
    <w:rsid w:val="001C26CA"/>
    <w:rsid w:val="001C2721"/>
    <w:rsid w:val="001C2F60"/>
    <w:rsid w:val="001C3016"/>
    <w:rsid w:val="001C3443"/>
    <w:rsid w:val="001C34E2"/>
    <w:rsid w:val="001C3F51"/>
    <w:rsid w:val="001C40FA"/>
    <w:rsid w:val="001C4430"/>
    <w:rsid w:val="001C44FF"/>
    <w:rsid w:val="001C47CA"/>
    <w:rsid w:val="001C4926"/>
    <w:rsid w:val="001C4988"/>
    <w:rsid w:val="001C4FCF"/>
    <w:rsid w:val="001C61A2"/>
    <w:rsid w:val="001C627A"/>
    <w:rsid w:val="001C63F5"/>
    <w:rsid w:val="001C67D7"/>
    <w:rsid w:val="001C7B8A"/>
    <w:rsid w:val="001D11B8"/>
    <w:rsid w:val="001D121C"/>
    <w:rsid w:val="001D1287"/>
    <w:rsid w:val="001D1696"/>
    <w:rsid w:val="001D1E2F"/>
    <w:rsid w:val="001D1F88"/>
    <w:rsid w:val="001D200F"/>
    <w:rsid w:val="001D247F"/>
    <w:rsid w:val="001D2489"/>
    <w:rsid w:val="001D266E"/>
    <w:rsid w:val="001D2814"/>
    <w:rsid w:val="001D2A6E"/>
    <w:rsid w:val="001D2A93"/>
    <w:rsid w:val="001D2B5D"/>
    <w:rsid w:val="001D2B99"/>
    <w:rsid w:val="001D31CD"/>
    <w:rsid w:val="001D3ABE"/>
    <w:rsid w:val="001D3D1E"/>
    <w:rsid w:val="001D42FF"/>
    <w:rsid w:val="001D4B05"/>
    <w:rsid w:val="001D5156"/>
    <w:rsid w:val="001D5174"/>
    <w:rsid w:val="001D5246"/>
    <w:rsid w:val="001D56EB"/>
    <w:rsid w:val="001D5755"/>
    <w:rsid w:val="001D5885"/>
    <w:rsid w:val="001D5944"/>
    <w:rsid w:val="001D5F6A"/>
    <w:rsid w:val="001D5FE9"/>
    <w:rsid w:val="001D65F8"/>
    <w:rsid w:val="001D690A"/>
    <w:rsid w:val="001D6B21"/>
    <w:rsid w:val="001D6DE2"/>
    <w:rsid w:val="001D7630"/>
    <w:rsid w:val="001E0115"/>
    <w:rsid w:val="001E024D"/>
    <w:rsid w:val="001E075E"/>
    <w:rsid w:val="001E0AEC"/>
    <w:rsid w:val="001E0E97"/>
    <w:rsid w:val="001E1167"/>
    <w:rsid w:val="001E238A"/>
    <w:rsid w:val="001E2393"/>
    <w:rsid w:val="001E269E"/>
    <w:rsid w:val="001E2A85"/>
    <w:rsid w:val="001E3054"/>
    <w:rsid w:val="001E3AB6"/>
    <w:rsid w:val="001E44EE"/>
    <w:rsid w:val="001E469E"/>
    <w:rsid w:val="001E47B3"/>
    <w:rsid w:val="001E49BE"/>
    <w:rsid w:val="001E4A99"/>
    <w:rsid w:val="001E4D96"/>
    <w:rsid w:val="001E501D"/>
    <w:rsid w:val="001E5208"/>
    <w:rsid w:val="001E53A7"/>
    <w:rsid w:val="001E5807"/>
    <w:rsid w:val="001E5C52"/>
    <w:rsid w:val="001E5EF8"/>
    <w:rsid w:val="001E602A"/>
    <w:rsid w:val="001E6042"/>
    <w:rsid w:val="001E6954"/>
    <w:rsid w:val="001E707E"/>
    <w:rsid w:val="001E71AC"/>
    <w:rsid w:val="001E738B"/>
    <w:rsid w:val="001E76C0"/>
    <w:rsid w:val="001E7745"/>
    <w:rsid w:val="001E77B3"/>
    <w:rsid w:val="001E7D73"/>
    <w:rsid w:val="001F0168"/>
    <w:rsid w:val="001F024C"/>
    <w:rsid w:val="001F07FF"/>
    <w:rsid w:val="001F0C63"/>
    <w:rsid w:val="001F1171"/>
    <w:rsid w:val="001F11F6"/>
    <w:rsid w:val="001F1278"/>
    <w:rsid w:val="001F1BD9"/>
    <w:rsid w:val="001F1E21"/>
    <w:rsid w:val="001F1F1C"/>
    <w:rsid w:val="001F2233"/>
    <w:rsid w:val="001F279F"/>
    <w:rsid w:val="001F28B6"/>
    <w:rsid w:val="001F2AA8"/>
    <w:rsid w:val="001F31B0"/>
    <w:rsid w:val="001F3492"/>
    <w:rsid w:val="001F3AE1"/>
    <w:rsid w:val="001F4091"/>
    <w:rsid w:val="001F485A"/>
    <w:rsid w:val="001F4936"/>
    <w:rsid w:val="001F4D08"/>
    <w:rsid w:val="001F5EB2"/>
    <w:rsid w:val="001F63F5"/>
    <w:rsid w:val="001F678B"/>
    <w:rsid w:val="001F6B88"/>
    <w:rsid w:val="001F6DD8"/>
    <w:rsid w:val="001F7057"/>
    <w:rsid w:val="001F70F6"/>
    <w:rsid w:val="001F7505"/>
    <w:rsid w:val="001F7775"/>
    <w:rsid w:val="001F7A81"/>
    <w:rsid w:val="001F7B7A"/>
    <w:rsid w:val="001F7BEC"/>
    <w:rsid w:val="001F7DAA"/>
    <w:rsid w:val="001F7FBC"/>
    <w:rsid w:val="0020071D"/>
    <w:rsid w:val="00200891"/>
    <w:rsid w:val="00200C22"/>
    <w:rsid w:val="00200D2C"/>
    <w:rsid w:val="00201500"/>
    <w:rsid w:val="00201548"/>
    <w:rsid w:val="002015DD"/>
    <w:rsid w:val="00201682"/>
    <w:rsid w:val="002018CA"/>
    <w:rsid w:val="00201D07"/>
    <w:rsid w:val="002020A4"/>
    <w:rsid w:val="00202104"/>
    <w:rsid w:val="002021F6"/>
    <w:rsid w:val="00202AB3"/>
    <w:rsid w:val="00202C4B"/>
    <w:rsid w:val="00202F98"/>
    <w:rsid w:val="0020306A"/>
    <w:rsid w:val="00203580"/>
    <w:rsid w:val="002035B8"/>
    <w:rsid w:val="00203629"/>
    <w:rsid w:val="002044BD"/>
    <w:rsid w:val="0020499D"/>
    <w:rsid w:val="00204A09"/>
    <w:rsid w:val="00204DAA"/>
    <w:rsid w:val="002050EF"/>
    <w:rsid w:val="0020643E"/>
    <w:rsid w:val="00206623"/>
    <w:rsid w:val="00206B04"/>
    <w:rsid w:val="00206B24"/>
    <w:rsid w:val="00206CDE"/>
    <w:rsid w:val="002074DC"/>
    <w:rsid w:val="002079B1"/>
    <w:rsid w:val="00207CD4"/>
    <w:rsid w:val="002100D3"/>
    <w:rsid w:val="00210223"/>
    <w:rsid w:val="002106C2"/>
    <w:rsid w:val="00210806"/>
    <w:rsid w:val="00210C95"/>
    <w:rsid w:val="00211761"/>
    <w:rsid w:val="0021180D"/>
    <w:rsid w:val="002118A3"/>
    <w:rsid w:val="002119CA"/>
    <w:rsid w:val="00211F96"/>
    <w:rsid w:val="002120DD"/>
    <w:rsid w:val="00212636"/>
    <w:rsid w:val="00212C6A"/>
    <w:rsid w:val="00212D43"/>
    <w:rsid w:val="002130DC"/>
    <w:rsid w:val="0021327B"/>
    <w:rsid w:val="002134D1"/>
    <w:rsid w:val="002137E3"/>
    <w:rsid w:val="00213BB5"/>
    <w:rsid w:val="00213EBD"/>
    <w:rsid w:val="0021413D"/>
    <w:rsid w:val="002146D1"/>
    <w:rsid w:val="00214C8F"/>
    <w:rsid w:val="00214F7D"/>
    <w:rsid w:val="002150F4"/>
    <w:rsid w:val="00215391"/>
    <w:rsid w:val="00215753"/>
    <w:rsid w:val="00216204"/>
    <w:rsid w:val="00216C7D"/>
    <w:rsid w:val="0021711B"/>
    <w:rsid w:val="00217613"/>
    <w:rsid w:val="00217E45"/>
    <w:rsid w:val="00217FBB"/>
    <w:rsid w:val="0022088D"/>
    <w:rsid w:val="00220C1B"/>
    <w:rsid w:val="00221132"/>
    <w:rsid w:val="00221167"/>
    <w:rsid w:val="002212FA"/>
    <w:rsid w:val="00221504"/>
    <w:rsid w:val="00221633"/>
    <w:rsid w:val="002216FB"/>
    <w:rsid w:val="0022172F"/>
    <w:rsid w:val="00221B30"/>
    <w:rsid w:val="00221BE5"/>
    <w:rsid w:val="0022219F"/>
    <w:rsid w:val="002222EF"/>
    <w:rsid w:val="00222321"/>
    <w:rsid w:val="0022266D"/>
    <w:rsid w:val="00222B51"/>
    <w:rsid w:val="00222BB0"/>
    <w:rsid w:val="00222DC3"/>
    <w:rsid w:val="00222E7A"/>
    <w:rsid w:val="00222F4B"/>
    <w:rsid w:val="00222F5B"/>
    <w:rsid w:val="00222FB3"/>
    <w:rsid w:val="002237D8"/>
    <w:rsid w:val="00223906"/>
    <w:rsid w:val="00223AC0"/>
    <w:rsid w:val="00223ED2"/>
    <w:rsid w:val="00225A34"/>
    <w:rsid w:val="00225A69"/>
    <w:rsid w:val="00225BE6"/>
    <w:rsid w:val="00225EBA"/>
    <w:rsid w:val="00226263"/>
    <w:rsid w:val="00226284"/>
    <w:rsid w:val="00226ADC"/>
    <w:rsid w:val="00226D59"/>
    <w:rsid w:val="002270D7"/>
    <w:rsid w:val="00227393"/>
    <w:rsid w:val="002277B0"/>
    <w:rsid w:val="00227F1A"/>
    <w:rsid w:val="00227F70"/>
    <w:rsid w:val="00230063"/>
    <w:rsid w:val="002306DB"/>
    <w:rsid w:val="002306EE"/>
    <w:rsid w:val="00230A45"/>
    <w:rsid w:val="00230B16"/>
    <w:rsid w:val="00230B41"/>
    <w:rsid w:val="00231152"/>
    <w:rsid w:val="0023324F"/>
    <w:rsid w:val="00233739"/>
    <w:rsid w:val="00233873"/>
    <w:rsid w:val="00233B58"/>
    <w:rsid w:val="00233C44"/>
    <w:rsid w:val="00233DEB"/>
    <w:rsid w:val="00233EFA"/>
    <w:rsid w:val="00233F49"/>
    <w:rsid w:val="00234123"/>
    <w:rsid w:val="00234549"/>
    <w:rsid w:val="00234568"/>
    <w:rsid w:val="00234643"/>
    <w:rsid w:val="002346E2"/>
    <w:rsid w:val="002348EE"/>
    <w:rsid w:val="00234F2A"/>
    <w:rsid w:val="002351DD"/>
    <w:rsid w:val="0023538F"/>
    <w:rsid w:val="0023550A"/>
    <w:rsid w:val="00235D79"/>
    <w:rsid w:val="00235FD9"/>
    <w:rsid w:val="0023622A"/>
    <w:rsid w:val="00236FDD"/>
    <w:rsid w:val="00237508"/>
    <w:rsid w:val="002375A9"/>
    <w:rsid w:val="002376DF"/>
    <w:rsid w:val="00237785"/>
    <w:rsid w:val="00237B3E"/>
    <w:rsid w:val="0024000D"/>
    <w:rsid w:val="00240371"/>
    <w:rsid w:val="00240765"/>
    <w:rsid w:val="00240BB8"/>
    <w:rsid w:val="00240DF6"/>
    <w:rsid w:val="00240F1E"/>
    <w:rsid w:val="0024112C"/>
    <w:rsid w:val="002411F1"/>
    <w:rsid w:val="00241696"/>
    <w:rsid w:val="00241ED3"/>
    <w:rsid w:val="0024216C"/>
    <w:rsid w:val="0024241D"/>
    <w:rsid w:val="00242597"/>
    <w:rsid w:val="0024286B"/>
    <w:rsid w:val="00242915"/>
    <w:rsid w:val="002429FF"/>
    <w:rsid w:val="002432FC"/>
    <w:rsid w:val="002434B7"/>
    <w:rsid w:val="00243DD2"/>
    <w:rsid w:val="002443EB"/>
    <w:rsid w:val="0024456C"/>
    <w:rsid w:val="00244AA2"/>
    <w:rsid w:val="00244AC4"/>
    <w:rsid w:val="00244B77"/>
    <w:rsid w:val="00244BF8"/>
    <w:rsid w:val="00244F9E"/>
    <w:rsid w:val="00245067"/>
    <w:rsid w:val="00245126"/>
    <w:rsid w:val="002454E2"/>
    <w:rsid w:val="002458A6"/>
    <w:rsid w:val="00245A7B"/>
    <w:rsid w:val="00245EA8"/>
    <w:rsid w:val="00246068"/>
    <w:rsid w:val="00246AFD"/>
    <w:rsid w:val="00246C02"/>
    <w:rsid w:val="00246DDC"/>
    <w:rsid w:val="00246F12"/>
    <w:rsid w:val="00247523"/>
    <w:rsid w:val="00247C01"/>
    <w:rsid w:val="00247C9E"/>
    <w:rsid w:val="00250957"/>
    <w:rsid w:val="00251264"/>
    <w:rsid w:val="002513CF"/>
    <w:rsid w:val="0025144D"/>
    <w:rsid w:val="002514A7"/>
    <w:rsid w:val="002516D6"/>
    <w:rsid w:val="00251ED0"/>
    <w:rsid w:val="00252138"/>
    <w:rsid w:val="00252404"/>
    <w:rsid w:val="00252406"/>
    <w:rsid w:val="002528AE"/>
    <w:rsid w:val="002532DB"/>
    <w:rsid w:val="00253347"/>
    <w:rsid w:val="00254DBC"/>
    <w:rsid w:val="00254F51"/>
    <w:rsid w:val="002553E2"/>
    <w:rsid w:val="00255DDF"/>
    <w:rsid w:val="0025647F"/>
    <w:rsid w:val="002565E8"/>
    <w:rsid w:val="00256F48"/>
    <w:rsid w:val="0025708A"/>
    <w:rsid w:val="002573F9"/>
    <w:rsid w:val="00257637"/>
    <w:rsid w:val="002579E0"/>
    <w:rsid w:val="00260361"/>
    <w:rsid w:val="00260BA5"/>
    <w:rsid w:val="00260CDC"/>
    <w:rsid w:val="00260D31"/>
    <w:rsid w:val="0026107F"/>
    <w:rsid w:val="002615E6"/>
    <w:rsid w:val="002616E9"/>
    <w:rsid w:val="00261C14"/>
    <w:rsid w:val="00262057"/>
    <w:rsid w:val="002620B9"/>
    <w:rsid w:val="002620CD"/>
    <w:rsid w:val="00262899"/>
    <w:rsid w:val="002628BE"/>
    <w:rsid w:val="002629F4"/>
    <w:rsid w:val="0026314A"/>
    <w:rsid w:val="00264B9C"/>
    <w:rsid w:val="00264E07"/>
    <w:rsid w:val="00264E27"/>
    <w:rsid w:val="00265D59"/>
    <w:rsid w:val="00265ED5"/>
    <w:rsid w:val="00266341"/>
    <w:rsid w:val="00266714"/>
    <w:rsid w:val="00266DA3"/>
    <w:rsid w:val="00266F2D"/>
    <w:rsid w:val="00266F49"/>
    <w:rsid w:val="00266FBB"/>
    <w:rsid w:val="002670E0"/>
    <w:rsid w:val="00267232"/>
    <w:rsid w:val="002676F0"/>
    <w:rsid w:val="0026788A"/>
    <w:rsid w:val="002679C3"/>
    <w:rsid w:val="0027006B"/>
    <w:rsid w:val="002704AD"/>
    <w:rsid w:val="00271535"/>
    <w:rsid w:val="0027169C"/>
    <w:rsid w:val="00271884"/>
    <w:rsid w:val="00271C0B"/>
    <w:rsid w:val="00271DB2"/>
    <w:rsid w:val="0027226A"/>
    <w:rsid w:val="002723EC"/>
    <w:rsid w:val="002729C9"/>
    <w:rsid w:val="00272FA2"/>
    <w:rsid w:val="00273050"/>
    <w:rsid w:val="002731A9"/>
    <w:rsid w:val="00273BE4"/>
    <w:rsid w:val="00274F74"/>
    <w:rsid w:val="00275077"/>
    <w:rsid w:val="002750B2"/>
    <w:rsid w:val="0027513F"/>
    <w:rsid w:val="00275B85"/>
    <w:rsid w:val="00275C00"/>
    <w:rsid w:val="0027616C"/>
    <w:rsid w:val="0027681A"/>
    <w:rsid w:val="0027687D"/>
    <w:rsid w:val="00276C64"/>
    <w:rsid w:val="00276CE2"/>
    <w:rsid w:val="00277579"/>
    <w:rsid w:val="002775A7"/>
    <w:rsid w:val="0027773B"/>
    <w:rsid w:val="0028050B"/>
    <w:rsid w:val="00280A9B"/>
    <w:rsid w:val="00280C8B"/>
    <w:rsid w:val="00280F2A"/>
    <w:rsid w:val="00281120"/>
    <w:rsid w:val="002828C9"/>
    <w:rsid w:val="00282EBA"/>
    <w:rsid w:val="00282EE4"/>
    <w:rsid w:val="00283018"/>
    <w:rsid w:val="0028304D"/>
    <w:rsid w:val="002831A2"/>
    <w:rsid w:val="00283552"/>
    <w:rsid w:val="00283908"/>
    <w:rsid w:val="00283F11"/>
    <w:rsid w:val="00284165"/>
    <w:rsid w:val="00284326"/>
    <w:rsid w:val="002844A4"/>
    <w:rsid w:val="00284A28"/>
    <w:rsid w:val="002850BF"/>
    <w:rsid w:val="00285644"/>
    <w:rsid w:val="00285AFF"/>
    <w:rsid w:val="002860C2"/>
    <w:rsid w:val="002862A1"/>
    <w:rsid w:val="00286540"/>
    <w:rsid w:val="00286645"/>
    <w:rsid w:val="00286C3F"/>
    <w:rsid w:val="00286E2D"/>
    <w:rsid w:val="002872B3"/>
    <w:rsid w:val="00287307"/>
    <w:rsid w:val="00287311"/>
    <w:rsid w:val="00287363"/>
    <w:rsid w:val="00287869"/>
    <w:rsid w:val="00287B17"/>
    <w:rsid w:val="00287FD8"/>
    <w:rsid w:val="00287FF0"/>
    <w:rsid w:val="00290040"/>
    <w:rsid w:val="002900C0"/>
    <w:rsid w:val="002900EC"/>
    <w:rsid w:val="0029055A"/>
    <w:rsid w:val="002908C6"/>
    <w:rsid w:val="00290C43"/>
    <w:rsid w:val="002915D9"/>
    <w:rsid w:val="00292476"/>
    <w:rsid w:val="00292477"/>
    <w:rsid w:val="002927B6"/>
    <w:rsid w:val="00292852"/>
    <w:rsid w:val="002928A3"/>
    <w:rsid w:val="00292E2A"/>
    <w:rsid w:val="0029302F"/>
    <w:rsid w:val="0029308E"/>
    <w:rsid w:val="002933F9"/>
    <w:rsid w:val="002935D4"/>
    <w:rsid w:val="002937A8"/>
    <w:rsid w:val="0029386C"/>
    <w:rsid w:val="00293945"/>
    <w:rsid w:val="00293D8E"/>
    <w:rsid w:val="00294228"/>
    <w:rsid w:val="00294717"/>
    <w:rsid w:val="00294950"/>
    <w:rsid w:val="00294A56"/>
    <w:rsid w:val="00294C31"/>
    <w:rsid w:val="002951E6"/>
    <w:rsid w:val="002954B9"/>
    <w:rsid w:val="00295ABB"/>
    <w:rsid w:val="00295CC4"/>
    <w:rsid w:val="00296189"/>
    <w:rsid w:val="00296B7F"/>
    <w:rsid w:val="002972CD"/>
    <w:rsid w:val="00297812"/>
    <w:rsid w:val="00297C34"/>
    <w:rsid w:val="00297D28"/>
    <w:rsid w:val="002A00C8"/>
    <w:rsid w:val="002A0436"/>
    <w:rsid w:val="002A04BB"/>
    <w:rsid w:val="002A095A"/>
    <w:rsid w:val="002A0B89"/>
    <w:rsid w:val="002A0EE7"/>
    <w:rsid w:val="002A1116"/>
    <w:rsid w:val="002A1555"/>
    <w:rsid w:val="002A15CA"/>
    <w:rsid w:val="002A1615"/>
    <w:rsid w:val="002A1D6D"/>
    <w:rsid w:val="002A22E2"/>
    <w:rsid w:val="002A2516"/>
    <w:rsid w:val="002A2B7E"/>
    <w:rsid w:val="002A2FD6"/>
    <w:rsid w:val="002A2FDF"/>
    <w:rsid w:val="002A3466"/>
    <w:rsid w:val="002A3571"/>
    <w:rsid w:val="002A3D61"/>
    <w:rsid w:val="002A4022"/>
    <w:rsid w:val="002A4037"/>
    <w:rsid w:val="002A47ED"/>
    <w:rsid w:val="002A53F8"/>
    <w:rsid w:val="002A5DAB"/>
    <w:rsid w:val="002A6298"/>
    <w:rsid w:val="002A6C6F"/>
    <w:rsid w:val="002A7B04"/>
    <w:rsid w:val="002B0111"/>
    <w:rsid w:val="002B031D"/>
    <w:rsid w:val="002B087C"/>
    <w:rsid w:val="002B08A1"/>
    <w:rsid w:val="002B0AF0"/>
    <w:rsid w:val="002B0F61"/>
    <w:rsid w:val="002B11E9"/>
    <w:rsid w:val="002B1568"/>
    <w:rsid w:val="002B19B0"/>
    <w:rsid w:val="002B1D9D"/>
    <w:rsid w:val="002B291A"/>
    <w:rsid w:val="002B2AB6"/>
    <w:rsid w:val="002B31B9"/>
    <w:rsid w:val="002B3271"/>
    <w:rsid w:val="002B34BA"/>
    <w:rsid w:val="002B3A03"/>
    <w:rsid w:val="002B3CE7"/>
    <w:rsid w:val="002B40C9"/>
    <w:rsid w:val="002B43C9"/>
    <w:rsid w:val="002B43D7"/>
    <w:rsid w:val="002B457B"/>
    <w:rsid w:val="002B48E6"/>
    <w:rsid w:val="002B494E"/>
    <w:rsid w:val="002B4B0B"/>
    <w:rsid w:val="002B4EC2"/>
    <w:rsid w:val="002B5055"/>
    <w:rsid w:val="002B6938"/>
    <w:rsid w:val="002B6939"/>
    <w:rsid w:val="002B6A3E"/>
    <w:rsid w:val="002B70BF"/>
    <w:rsid w:val="002B7253"/>
    <w:rsid w:val="002B75B6"/>
    <w:rsid w:val="002B786E"/>
    <w:rsid w:val="002C015D"/>
    <w:rsid w:val="002C03C5"/>
    <w:rsid w:val="002C0821"/>
    <w:rsid w:val="002C1574"/>
    <w:rsid w:val="002C15C8"/>
    <w:rsid w:val="002C1A74"/>
    <w:rsid w:val="002C1BD6"/>
    <w:rsid w:val="002C1EF3"/>
    <w:rsid w:val="002C1F70"/>
    <w:rsid w:val="002C2035"/>
    <w:rsid w:val="002C234F"/>
    <w:rsid w:val="002C23FA"/>
    <w:rsid w:val="002C252E"/>
    <w:rsid w:val="002C2E8A"/>
    <w:rsid w:val="002C3191"/>
    <w:rsid w:val="002C323A"/>
    <w:rsid w:val="002C32D5"/>
    <w:rsid w:val="002C387E"/>
    <w:rsid w:val="002C3953"/>
    <w:rsid w:val="002C420A"/>
    <w:rsid w:val="002C44F1"/>
    <w:rsid w:val="002C4628"/>
    <w:rsid w:val="002C4A8C"/>
    <w:rsid w:val="002C51B1"/>
    <w:rsid w:val="002C53E5"/>
    <w:rsid w:val="002C5573"/>
    <w:rsid w:val="002C662E"/>
    <w:rsid w:val="002C6AE6"/>
    <w:rsid w:val="002C6D15"/>
    <w:rsid w:val="002C6FC7"/>
    <w:rsid w:val="002C783D"/>
    <w:rsid w:val="002C7C88"/>
    <w:rsid w:val="002C7F01"/>
    <w:rsid w:val="002C7F0A"/>
    <w:rsid w:val="002D1687"/>
    <w:rsid w:val="002D16E1"/>
    <w:rsid w:val="002D194F"/>
    <w:rsid w:val="002D1952"/>
    <w:rsid w:val="002D1AD6"/>
    <w:rsid w:val="002D1E67"/>
    <w:rsid w:val="002D1FC6"/>
    <w:rsid w:val="002D22D9"/>
    <w:rsid w:val="002D2618"/>
    <w:rsid w:val="002D282F"/>
    <w:rsid w:val="002D297C"/>
    <w:rsid w:val="002D2DA5"/>
    <w:rsid w:val="002D2F72"/>
    <w:rsid w:val="002D3201"/>
    <w:rsid w:val="002D393C"/>
    <w:rsid w:val="002D3CB4"/>
    <w:rsid w:val="002D3E5E"/>
    <w:rsid w:val="002D4338"/>
    <w:rsid w:val="002D484F"/>
    <w:rsid w:val="002D4A51"/>
    <w:rsid w:val="002D4B35"/>
    <w:rsid w:val="002D4BD5"/>
    <w:rsid w:val="002D4EC4"/>
    <w:rsid w:val="002D51AD"/>
    <w:rsid w:val="002D529D"/>
    <w:rsid w:val="002D56BD"/>
    <w:rsid w:val="002D572D"/>
    <w:rsid w:val="002D5B89"/>
    <w:rsid w:val="002D5DA0"/>
    <w:rsid w:val="002D5E2C"/>
    <w:rsid w:val="002D5FC4"/>
    <w:rsid w:val="002D61F3"/>
    <w:rsid w:val="002D63BC"/>
    <w:rsid w:val="002D76BB"/>
    <w:rsid w:val="002D7CBA"/>
    <w:rsid w:val="002D7D40"/>
    <w:rsid w:val="002E03F9"/>
    <w:rsid w:val="002E0506"/>
    <w:rsid w:val="002E0A28"/>
    <w:rsid w:val="002E0F03"/>
    <w:rsid w:val="002E10E4"/>
    <w:rsid w:val="002E1447"/>
    <w:rsid w:val="002E1700"/>
    <w:rsid w:val="002E1B5F"/>
    <w:rsid w:val="002E1EDB"/>
    <w:rsid w:val="002E2212"/>
    <w:rsid w:val="002E225D"/>
    <w:rsid w:val="002E2521"/>
    <w:rsid w:val="002E255C"/>
    <w:rsid w:val="002E277A"/>
    <w:rsid w:val="002E27D9"/>
    <w:rsid w:val="002E29C9"/>
    <w:rsid w:val="002E3DF9"/>
    <w:rsid w:val="002E42AE"/>
    <w:rsid w:val="002E42EF"/>
    <w:rsid w:val="002E44CF"/>
    <w:rsid w:val="002E4B58"/>
    <w:rsid w:val="002E4FF3"/>
    <w:rsid w:val="002E56EB"/>
    <w:rsid w:val="002E5E84"/>
    <w:rsid w:val="002E6190"/>
    <w:rsid w:val="002E623B"/>
    <w:rsid w:val="002E65EA"/>
    <w:rsid w:val="002E6690"/>
    <w:rsid w:val="002E6C59"/>
    <w:rsid w:val="002E6ECF"/>
    <w:rsid w:val="002E7079"/>
    <w:rsid w:val="002E72A5"/>
    <w:rsid w:val="002E72C1"/>
    <w:rsid w:val="002E7365"/>
    <w:rsid w:val="002E73F0"/>
    <w:rsid w:val="002E752A"/>
    <w:rsid w:val="002E77B7"/>
    <w:rsid w:val="002E79C6"/>
    <w:rsid w:val="002E7EBA"/>
    <w:rsid w:val="002E7F84"/>
    <w:rsid w:val="002F015C"/>
    <w:rsid w:val="002F03B1"/>
    <w:rsid w:val="002F115F"/>
    <w:rsid w:val="002F120C"/>
    <w:rsid w:val="002F15C6"/>
    <w:rsid w:val="002F18E6"/>
    <w:rsid w:val="002F1C6F"/>
    <w:rsid w:val="002F204A"/>
    <w:rsid w:val="002F22DF"/>
    <w:rsid w:val="002F2459"/>
    <w:rsid w:val="002F2526"/>
    <w:rsid w:val="002F30B1"/>
    <w:rsid w:val="002F39E6"/>
    <w:rsid w:val="002F3B5C"/>
    <w:rsid w:val="002F3E09"/>
    <w:rsid w:val="002F458F"/>
    <w:rsid w:val="002F4619"/>
    <w:rsid w:val="002F49C5"/>
    <w:rsid w:val="002F5516"/>
    <w:rsid w:val="002F56B0"/>
    <w:rsid w:val="002F591E"/>
    <w:rsid w:val="002F6101"/>
    <w:rsid w:val="002F61F5"/>
    <w:rsid w:val="002F63A4"/>
    <w:rsid w:val="002F646C"/>
    <w:rsid w:val="002F64F4"/>
    <w:rsid w:val="002F6A92"/>
    <w:rsid w:val="002F6CA0"/>
    <w:rsid w:val="002F7064"/>
    <w:rsid w:val="002F765D"/>
    <w:rsid w:val="002F7A7A"/>
    <w:rsid w:val="00300E36"/>
    <w:rsid w:val="0030133A"/>
    <w:rsid w:val="003014FB"/>
    <w:rsid w:val="00301E02"/>
    <w:rsid w:val="00301E3B"/>
    <w:rsid w:val="00302063"/>
    <w:rsid w:val="003021EB"/>
    <w:rsid w:val="00302A46"/>
    <w:rsid w:val="00302AE5"/>
    <w:rsid w:val="00303060"/>
    <w:rsid w:val="0030334A"/>
    <w:rsid w:val="00303B21"/>
    <w:rsid w:val="00303EB8"/>
    <w:rsid w:val="00304314"/>
    <w:rsid w:val="003047DF"/>
    <w:rsid w:val="00304A86"/>
    <w:rsid w:val="00304B04"/>
    <w:rsid w:val="00304B8B"/>
    <w:rsid w:val="00304C9E"/>
    <w:rsid w:val="00304F59"/>
    <w:rsid w:val="00305055"/>
    <w:rsid w:val="003053CA"/>
    <w:rsid w:val="003053E4"/>
    <w:rsid w:val="0030599F"/>
    <w:rsid w:val="00305A9F"/>
    <w:rsid w:val="00305FB8"/>
    <w:rsid w:val="00306451"/>
    <w:rsid w:val="00306699"/>
    <w:rsid w:val="00306875"/>
    <w:rsid w:val="00306C52"/>
    <w:rsid w:val="00306CB5"/>
    <w:rsid w:val="003073DB"/>
    <w:rsid w:val="00307CAB"/>
    <w:rsid w:val="003104A9"/>
    <w:rsid w:val="00310938"/>
    <w:rsid w:val="00310B06"/>
    <w:rsid w:val="00310DD7"/>
    <w:rsid w:val="003111CE"/>
    <w:rsid w:val="0031154B"/>
    <w:rsid w:val="00311C6D"/>
    <w:rsid w:val="00312488"/>
    <w:rsid w:val="00312698"/>
    <w:rsid w:val="0031293F"/>
    <w:rsid w:val="00312C85"/>
    <w:rsid w:val="00312F23"/>
    <w:rsid w:val="00313110"/>
    <w:rsid w:val="00313350"/>
    <w:rsid w:val="00313A00"/>
    <w:rsid w:val="00313B79"/>
    <w:rsid w:val="00313E2C"/>
    <w:rsid w:val="003140FD"/>
    <w:rsid w:val="00314199"/>
    <w:rsid w:val="00314423"/>
    <w:rsid w:val="0031463A"/>
    <w:rsid w:val="003148EA"/>
    <w:rsid w:val="0031609B"/>
    <w:rsid w:val="00316AA4"/>
    <w:rsid w:val="00316C23"/>
    <w:rsid w:val="00316C3F"/>
    <w:rsid w:val="00316EE4"/>
    <w:rsid w:val="00316F67"/>
    <w:rsid w:val="00317216"/>
    <w:rsid w:val="00317A2D"/>
    <w:rsid w:val="00317D55"/>
    <w:rsid w:val="00320020"/>
    <w:rsid w:val="00320291"/>
    <w:rsid w:val="00320A26"/>
    <w:rsid w:val="00320D84"/>
    <w:rsid w:val="00320E29"/>
    <w:rsid w:val="00321122"/>
    <w:rsid w:val="00321B4E"/>
    <w:rsid w:val="00322F1A"/>
    <w:rsid w:val="00323084"/>
    <w:rsid w:val="00323A20"/>
    <w:rsid w:val="00323ED5"/>
    <w:rsid w:val="0032403F"/>
    <w:rsid w:val="003240FA"/>
    <w:rsid w:val="00324180"/>
    <w:rsid w:val="00324470"/>
    <w:rsid w:val="0032455F"/>
    <w:rsid w:val="0032493B"/>
    <w:rsid w:val="0032495C"/>
    <w:rsid w:val="00324AA8"/>
    <w:rsid w:val="00325009"/>
    <w:rsid w:val="0032500A"/>
    <w:rsid w:val="003250C3"/>
    <w:rsid w:val="003251C3"/>
    <w:rsid w:val="003251DB"/>
    <w:rsid w:val="003252D1"/>
    <w:rsid w:val="0032569D"/>
    <w:rsid w:val="00325A19"/>
    <w:rsid w:val="00325E6D"/>
    <w:rsid w:val="003261F3"/>
    <w:rsid w:val="00326207"/>
    <w:rsid w:val="00326723"/>
    <w:rsid w:val="00326771"/>
    <w:rsid w:val="00326793"/>
    <w:rsid w:val="00326A68"/>
    <w:rsid w:val="00326B7B"/>
    <w:rsid w:val="00326D02"/>
    <w:rsid w:val="003277ED"/>
    <w:rsid w:val="00327A66"/>
    <w:rsid w:val="00327C23"/>
    <w:rsid w:val="00327D3A"/>
    <w:rsid w:val="00327D98"/>
    <w:rsid w:val="00330411"/>
    <w:rsid w:val="003307E2"/>
    <w:rsid w:val="00330942"/>
    <w:rsid w:val="00330A8B"/>
    <w:rsid w:val="00331963"/>
    <w:rsid w:val="00332271"/>
    <w:rsid w:val="0033227B"/>
    <w:rsid w:val="00332663"/>
    <w:rsid w:val="003326FB"/>
    <w:rsid w:val="003328E2"/>
    <w:rsid w:val="00333105"/>
    <w:rsid w:val="003335FB"/>
    <w:rsid w:val="00334084"/>
    <w:rsid w:val="00334DD1"/>
    <w:rsid w:val="0033500C"/>
    <w:rsid w:val="0033582C"/>
    <w:rsid w:val="00335D0C"/>
    <w:rsid w:val="00336BE4"/>
    <w:rsid w:val="003370C4"/>
    <w:rsid w:val="00337398"/>
    <w:rsid w:val="00337635"/>
    <w:rsid w:val="0033783A"/>
    <w:rsid w:val="00337963"/>
    <w:rsid w:val="00337BED"/>
    <w:rsid w:val="00337CA7"/>
    <w:rsid w:val="00337F32"/>
    <w:rsid w:val="003404AD"/>
    <w:rsid w:val="00340716"/>
    <w:rsid w:val="00341138"/>
    <w:rsid w:val="003415CF"/>
    <w:rsid w:val="003417C4"/>
    <w:rsid w:val="00341BDD"/>
    <w:rsid w:val="00341CE2"/>
    <w:rsid w:val="00341D30"/>
    <w:rsid w:val="00341D9B"/>
    <w:rsid w:val="00342205"/>
    <w:rsid w:val="003424DA"/>
    <w:rsid w:val="00342ED7"/>
    <w:rsid w:val="0034305F"/>
    <w:rsid w:val="003430BD"/>
    <w:rsid w:val="00343A22"/>
    <w:rsid w:val="00343A37"/>
    <w:rsid w:val="00343C1D"/>
    <w:rsid w:val="00343DB8"/>
    <w:rsid w:val="00343E9F"/>
    <w:rsid w:val="00343FEC"/>
    <w:rsid w:val="0034435A"/>
    <w:rsid w:val="003444E5"/>
    <w:rsid w:val="00344DE4"/>
    <w:rsid w:val="00344EA9"/>
    <w:rsid w:val="00344FBE"/>
    <w:rsid w:val="00345337"/>
    <w:rsid w:val="00345A05"/>
    <w:rsid w:val="00346809"/>
    <w:rsid w:val="003469EE"/>
    <w:rsid w:val="00346F4F"/>
    <w:rsid w:val="0034745D"/>
    <w:rsid w:val="00347BF2"/>
    <w:rsid w:val="00347D86"/>
    <w:rsid w:val="00347E11"/>
    <w:rsid w:val="00347E18"/>
    <w:rsid w:val="0035035E"/>
    <w:rsid w:val="0035057F"/>
    <w:rsid w:val="00350873"/>
    <w:rsid w:val="0035097C"/>
    <w:rsid w:val="00351004"/>
    <w:rsid w:val="00351393"/>
    <w:rsid w:val="00351725"/>
    <w:rsid w:val="003519AE"/>
    <w:rsid w:val="003524C2"/>
    <w:rsid w:val="003525F7"/>
    <w:rsid w:val="003528CF"/>
    <w:rsid w:val="00352F2B"/>
    <w:rsid w:val="00353124"/>
    <w:rsid w:val="00353A48"/>
    <w:rsid w:val="00354550"/>
    <w:rsid w:val="00354701"/>
    <w:rsid w:val="00354967"/>
    <w:rsid w:val="00354A9D"/>
    <w:rsid w:val="00354E44"/>
    <w:rsid w:val="00354FD2"/>
    <w:rsid w:val="0035517F"/>
    <w:rsid w:val="0035555D"/>
    <w:rsid w:val="00356BBD"/>
    <w:rsid w:val="003570F9"/>
    <w:rsid w:val="00357414"/>
    <w:rsid w:val="0035757B"/>
    <w:rsid w:val="003576E9"/>
    <w:rsid w:val="00357B9F"/>
    <w:rsid w:val="00357C44"/>
    <w:rsid w:val="00360884"/>
    <w:rsid w:val="0036099A"/>
    <w:rsid w:val="00360C33"/>
    <w:rsid w:val="003614C5"/>
    <w:rsid w:val="00361B3B"/>
    <w:rsid w:val="00361B7C"/>
    <w:rsid w:val="00361BA2"/>
    <w:rsid w:val="00361D61"/>
    <w:rsid w:val="00361EA9"/>
    <w:rsid w:val="0036273A"/>
    <w:rsid w:val="00362A98"/>
    <w:rsid w:val="00362C52"/>
    <w:rsid w:val="003632F8"/>
    <w:rsid w:val="00363448"/>
    <w:rsid w:val="00363636"/>
    <w:rsid w:val="00363829"/>
    <w:rsid w:val="0036386B"/>
    <w:rsid w:val="0036410E"/>
    <w:rsid w:val="003641D6"/>
    <w:rsid w:val="003642D2"/>
    <w:rsid w:val="00364399"/>
    <w:rsid w:val="0036440E"/>
    <w:rsid w:val="00365A05"/>
    <w:rsid w:val="00365F72"/>
    <w:rsid w:val="00366178"/>
    <w:rsid w:val="00366215"/>
    <w:rsid w:val="00366243"/>
    <w:rsid w:val="00366AB5"/>
    <w:rsid w:val="00366D90"/>
    <w:rsid w:val="00366DA0"/>
    <w:rsid w:val="003675C5"/>
    <w:rsid w:val="00370013"/>
    <w:rsid w:val="00370566"/>
    <w:rsid w:val="003711D2"/>
    <w:rsid w:val="00371A82"/>
    <w:rsid w:val="00371E50"/>
    <w:rsid w:val="003722D5"/>
    <w:rsid w:val="003724ED"/>
    <w:rsid w:val="00372B64"/>
    <w:rsid w:val="00372ED6"/>
    <w:rsid w:val="00373002"/>
    <w:rsid w:val="00373109"/>
    <w:rsid w:val="00373CF6"/>
    <w:rsid w:val="00373E87"/>
    <w:rsid w:val="0037403A"/>
    <w:rsid w:val="00375579"/>
    <w:rsid w:val="0037578A"/>
    <w:rsid w:val="003759B9"/>
    <w:rsid w:val="00375DD9"/>
    <w:rsid w:val="0037638C"/>
    <w:rsid w:val="00377232"/>
    <w:rsid w:val="00377493"/>
    <w:rsid w:val="00377550"/>
    <w:rsid w:val="00377F4E"/>
    <w:rsid w:val="0038034A"/>
    <w:rsid w:val="00380393"/>
    <w:rsid w:val="003807A5"/>
    <w:rsid w:val="00380817"/>
    <w:rsid w:val="00380836"/>
    <w:rsid w:val="00380CFF"/>
    <w:rsid w:val="00380F14"/>
    <w:rsid w:val="00380FD4"/>
    <w:rsid w:val="003811E7"/>
    <w:rsid w:val="003815A7"/>
    <w:rsid w:val="00381759"/>
    <w:rsid w:val="0038180C"/>
    <w:rsid w:val="00381935"/>
    <w:rsid w:val="00381947"/>
    <w:rsid w:val="00381DF8"/>
    <w:rsid w:val="00382059"/>
    <w:rsid w:val="0038214B"/>
    <w:rsid w:val="0038214C"/>
    <w:rsid w:val="00382344"/>
    <w:rsid w:val="003823B8"/>
    <w:rsid w:val="003827BC"/>
    <w:rsid w:val="00382A68"/>
    <w:rsid w:val="00382AB9"/>
    <w:rsid w:val="00382B8F"/>
    <w:rsid w:val="003832F4"/>
    <w:rsid w:val="00383D55"/>
    <w:rsid w:val="003841FD"/>
    <w:rsid w:val="00384708"/>
    <w:rsid w:val="003847F7"/>
    <w:rsid w:val="00384A1B"/>
    <w:rsid w:val="00384A2E"/>
    <w:rsid w:val="00384A91"/>
    <w:rsid w:val="003856CF"/>
    <w:rsid w:val="00385AD2"/>
    <w:rsid w:val="00385E8C"/>
    <w:rsid w:val="00385EDA"/>
    <w:rsid w:val="00386479"/>
    <w:rsid w:val="00386537"/>
    <w:rsid w:val="00386ABF"/>
    <w:rsid w:val="00387922"/>
    <w:rsid w:val="00387FBD"/>
    <w:rsid w:val="00390141"/>
    <w:rsid w:val="00390A5F"/>
    <w:rsid w:val="00390C57"/>
    <w:rsid w:val="00391454"/>
    <w:rsid w:val="0039159A"/>
    <w:rsid w:val="003919AA"/>
    <w:rsid w:val="00391A1C"/>
    <w:rsid w:val="00392384"/>
    <w:rsid w:val="003925AA"/>
    <w:rsid w:val="0039299F"/>
    <w:rsid w:val="00392A48"/>
    <w:rsid w:val="00392C63"/>
    <w:rsid w:val="003930CE"/>
    <w:rsid w:val="0039313B"/>
    <w:rsid w:val="00393942"/>
    <w:rsid w:val="003941DA"/>
    <w:rsid w:val="0039444E"/>
    <w:rsid w:val="003944A2"/>
    <w:rsid w:val="00394C40"/>
    <w:rsid w:val="00395047"/>
    <w:rsid w:val="0039514D"/>
    <w:rsid w:val="003951FD"/>
    <w:rsid w:val="00395A62"/>
    <w:rsid w:val="00395AC5"/>
    <w:rsid w:val="00395DA7"/>
    <w:rsid w:val="0039759E"/>
    <w:rsid w:val="0039779D"/>
    <w:rsid w:val="00397AAE"/>
    <w:rsid w:val="00397C14"/>
    <w:rsid w:val="00397E5D"/>
    <w:rsid w:val="003A0904"/>
    <w:rsid w:val="003A0EBC"/>
    <w:rsid w:val="003A0F02"/>
    <w:rsid w:val="003A132A"/>
    <w:rsid w:val="003A13B3"/>
    <w:rsid w:val="003A1996"/>
    <w:rsid w:val="003A1AAE"/>
    <w:rsid w:val="003A1F54"/>
    <w:rsid w:val="003A240E"/>
    <w:rsid w:val="003A24B7"/>
    <w:rsid w:val="003A2D1F"/>
    <w:rsid w:val="003A2EE0"/>
    <w:rsid w:val="003A3352"/>
    <w:rsid w:val="003A35DD"/>
    <w:rsid w:val="003A3948"/>
    <w:rsid w:val="003A3DF2"/>
    <w:rsid w:val="003A45FB"/>
    <w:rsid w:val="003A4655"/>
    <w:rsid w:val="003A4923"/>
    <w:rsid w:val="003A4E35"/>
    <w:rsid w:val="003A542F"/>
    <w:rsid w:val="003A5C8E"/>
    <w:rsid w:val="003A605A"/>
    <w:rsid w:val="003A6177"/>
    <w:rsid w:val="003A6946"/>
    <w:rsid w:val="003A7100"/>
    <w:rsid w:val="003A77CA"/>
    <w:rsid w:val="003A7854"/>
    <w:rsid w:val="003A7AE1"/>
    <w:rsid w:val="003A7CE8"/>
    <w:rsid w:val="003B0296"/>
    <w:rsid w:val="003B02B7"/>
    <w:rsid w:val="003B07B9"/>
    <w:rsid w:val="003B0A1B"/>
    <w:rsid w:val="003B130A"/>
    <w:rsid w:val="003B13E8"/>
    <w:rsid w:val="003B1943"/>
    <w:rsid w:val="003B19DB"/>
    <w:rsid w:val="003B2006"/>
    <w:rsid w:val="003B22DA"/>
    <w:rsid w:val="003B2588"/>
    <w:rsid w:val="003B268B"/>
    <w:rsid w:val="003B2758"/>
    <w:rsid w:val="003B28AA"/>
    <w:rsid w:val="003B28F8"/>
    <w:rsid w:val="003B3AE5"/>
    <w:rsid w:val="003B4388"/>
    <w:rsid w:val="003B474B"/>
    <w:rsid w:val="003B5046"/>
    <w:rsid w:val="003B5213"/>
    <w:rsid w:val="003B5329"/>
    <w:rsid w:val="003B53EB"/>
    <w:rsid w:val="003B5652"/>
    <w:rsid w:val="003B5871"/>
    <w:rsid w:val="003B5A59"/>
    <w:rsid w:val="003B5E41"/>
    <w:rsid w:val="003B5FC4"/>
    <w:rsid w:val="003B652F"/>
    <w:rsid w:val="003B6560"/>
    <w:rsid w:val="003B6CF9"/>
    <w:rsid w:val="003B6D35"/>
    <w:rsid w:val="003B710C"/>
    <w:rsid w:val="003B7D2D"/>
    <w:rsid w:val="003B7D2F"/>
    <w:rsid w:val="003B7D86"/>
    <w:rsid w:val="003B7DB0"/>
    <w:rsid w:val="003B7E4B"/>
    <w:rsid w:val="003BFB02"/>
    <w:rsid w:val="003C01AC"/>
    <w:rsid w:val="003C0408"/>
    <w:rsid w:val="003C068A"/>
    <w:rsid w:val="003C0EFF"/>
    <w:rsid w:val="003C0F5F"/>
    <w:rsid w:val="003C1824"/>
    <w:rsid w:val="003C1A4B"/>
    <w:rsid w:val="003C1BE3"/>
    <w:rsid w:val="003C1EB0"/>
    <w:rsid w:val="003C215F"/>
    <w:rsid w:val="003C2231"/>
    <w:rsid w:val="003C24CB"/>
    <w:rsid w:val="003C2ABD"/>
    <w:rsid w:val="003C2C72"/>
    <w:rsid w:val="003C31BC"/>
    <w:rsid w:val="003C33B5"/>
    <w:rsid w:val="003C34FA"/>
    <w:rsid w:val="003C3FF3"/>
    <w:rsid w:val="003C41D1"/>
    <w:rsid w:val="003C4341"/>
    <w:rsid w:val="003C484D"/>
    <w:rsid w:val="003C4D4A"/>
    <w:rsid w:val="003C538E"/>
    <w:rsid w:val="003C543F"/>
    <w:rsid w:val="003C55AE"/>
    <w:rsid w:val="003C5983"/>
    <w:rsid w:val="003C5C0C"/>
    <w:rsid w:val="003C61E8"/>
    <w:rsid w:val="003C62BF"/>
    <w:rsid w:val="003C64FF"/>
    <w:rsid w:val="003C65C6"/>
    <w:rsid w:val="003C69E1"/>
    <w:rsid w:val="003C6AEC"/>
    <w:rsid w:val="003D0535"/>
    <w:rsid w:val="003D07D7"/>
    <w:rsid w:val="003D0940"/>
    <w:rsid w:val="003D0AEE"/>
    <w:rsid w:val="003D0E70"/>
    <w:rsid w:val="003D1602"/>
    <w:rsid w:val="003D1683"/>
    <w:rsid w:val="003D184F"/>
    <w:rsid w:val="003D1A20"/>
    <w:rsid w:val="003D29A4"/>
    <w:rsid w:val="003D2C86"/>
    <w:rsid w:val="003D340C"/>
    <w:rsid w:val="003D39E0"/>
    <w:rsid w:val="003D421E"/>
    <w:rsid w:val="003D42B9"/>
    <w:rsid w:val="003D42E5"/>
    <w:rsid w:val="003D4796"/>
    <w:rsid w:val="003D498A"/>
    <w:rsid w:val="003D4ED0"/>
    <w:rsid w:val="003D50F5"/>
    <w:rsid w:val="003D5221"/>
    <w:rsid w:val="003D5478"/>
    <w:rsid w:val="003D5787"/>
    <w:rsid w:val="003D59B7"/>
    <w:rsid w:val="003D5BBE"/>
    <w:rsid w:val="003D5DCB"/>
    <w:rsid w:val="003D5DEA"/>
    <w:rsid w:val="003D601A"/>
    <w:rsid w:val="003D6026"/>
    <w:rsid w:val="003D60E5"/>
    <w:rsid w:val="003D6324"/>
    <w:rsid w:val="003D63CB"/>
    <w:rsid w:val="003D6534"/>
    <w:rsid w:val="003D6AD9"/>
    <w:rsid w:val="003D719F"/>
    <w:rsid w:val="003D789B"/>
    <w:rsid w:val="003D79C9"/>
    <w:rsid w:val="003D7AA9"/>
    <w:rsid w:val="003E0B07"/>
    <w:rsid w:val="003E120E"/>
    <w:rsid w:val="003E12EE"/>
    <w:rsid w:val="003E1543"/>
    <w:rsid w:val="003E1671"/>
    <w:rsid w:val="003E1C45"/>
    <w:rsid w:val="003E1E27"/>
    <w:rsid w:val="003E2156"/>
    <w:rsid w:val="003E2194"/>
    <w:rsid w:val="003E21EC"/>
    <w:rsid w:val="003E2314"/>
    <w:rsid w:val="003E248B"/>
    <w:rsid w:val="003E271E"/>
    <w:rsid w:val="003E293C"/>
    <w:rsid w:val="003E2F06"/>
    <w:rsid w:val="003E309A"/>
    <w:rsid w:val="003E3FB2"/>
    <w:rsid w:val="003E46EB"/>
    <w:rsid w:val="003E4CCA"/>
    <w:rsid w:val="003E5176"/>
    <w:rsid w:val="003E5B2F"/>
    <w:rsid w:val="003E5F0C"/>
    <w:rsid w:val="003E613D"/>
    <w:rsid w:val="003E6300"/>
    <w:rsid w:val="003E64A7"/>
    <w:rsid w:val="003E6B21"/>
    <w:rsid w:val="003E6DB2"/>
    <w:rsid w:val="003E701B"/>
    <w:rsid w:val="003E7996"/>
    <w:rsid w:val="003E79AB"/>
    <w:rsid w:val="003E7FF7"/>
    <w:rsid w:val="003F0603"/>
    <w:rsid w:val="003F0B4C"/>
    <w:rsid w:val="003F1273"/>
    <w:rsid w:val="003F12A0"/>
    <w:rsid w:val="003F14B4"/>
    <w:rsid w:val="003F188B"/>
    <w:rsid w:val="003F1E09"/>
    <w:rsid w:val="003F1FBF"/>
    <w:rsid w:val="003F2005"/>
    <w:rsid w:val="003F216A"/>
    <w:rsid w:val="003F2334"/>
    <w:rsid w:val="003F2557"/>
    <w:rsid w:val="003F2B48"/>
    <w:rsid w:val="003F3329"/>
    <w:rsid w:val="003F3339"/>
    <w:rsid w:val="003F381B"/>
    <w:rsid w:val="003F38F5"/>
    <w:rsid w:val="003F44C2"/>
    <w:rsid w:val="003F466E"/>
    <w:rsid w:val="003F47A9"/>
    <w:rsid w:val="003F491D"/>
    <w:rsid w:val="003F49FE"/>
    <w:rsid w:val="003F53CF"/>
    <w:rsid w:val="003F544E"/>
    <w:rsid w:val="003F56D4"/>
    <w:rsid w:val="003F5FC9"/>
    <w:rsid w:val="003F63C8"/>
    <w:rsid w:val="003F6543"/>
    <w:rsid w:val="003F65E1"/>
    <w:rsid w:val="003F6675"/>
    <w:rsid w:val="003F6A80"/>
    <w:rsid w:val="003F6BC2"/>
    <w:rsid w:val="003F6E6E"/>
    <w:rsid w:val="003F7111"/>
    <w:rsid w:val="003F715B"/>
    <w:rsid w:val="003F7593"/>
    <w:rsid w:val="003FEAF9"/>
    <w:rsid w:val="004001B9"/>
    <w:rsid w:val="00400C9D"/>
    <w:rsid w:val="0040107A"/>
    <w:rsid w:val="004010F6"/>
    <w:rsid w:val="00401654"/>
    <w:rsid w:val="0040195A"/>
    <w:rsid w:val="004019E3"/>
    <w:rsid w:val="00401D3C"/>
    <w:rsid w:val="004020C1"/>
    <w:rsid w:val="004033E4"/>
    <w:rsid w:val="00403488"/>
    <w:rsid w:val="004039B5"/>
    <w:rsid w:val="00403AB9"/>
    <w:rsid w:val="00403F5E"/>
    <w:rsid w:val="00404018"/>
    <w:rsid w:val="004045F8"/>
    <w:rsid w:val="0040477E"/>
    <w:rsid w:val="0040504B"/>
    <w:rsid w:val="00405893"/>
    <w:rsid w:val="00406407"/>
    <w:rsid w:val="004065DC"/>
    <w:rsid w:val="004068FC"/>
    <w:rsid w:val="0040694F"/>
    <w:rsid w:val="00406A06"/>
    <w:rsid w:val="00406EA3"/>
    <w:rsid w:val="0040753C"/>
    <w:rsid w:val="004078C3"/>
    <w:rsid w:val="00407FE9"/>
    <w:rsid w:val="00410A79"/>
    <w:rsid w:val="004110B4"/>
    <w:rsid w:val="0041167A"/>
    <w:rsid w:val="00411862"/>
    <w:rsid w:val="00411995"/>
    <w:rsid w:val="00411FA9"/>
    <w:rsid w:val="00412712"/>
    <w:rsid w:val="00413194"/>
    <w:rsid w:val="0041361B"/>
    <w:rsid w:val="004136BA"/>
    <w:rsid w:val="00413AB1"/>
    <w:rsid w:val="00413B6D"/>
    <w:rsid w:val="00414026"/>
    <w:rsid w:val="0041413E"/>
    <w:rsid w:val="0041479E"/>
    <w:rsid w:val="004147A8"/>
    <w:rsid w:val="00414AD2"/>
    <w:rsid w:val="004151CA"/>
    <w:rsid w:val="00415587"/>
    <w:rsid w:val="00415676"/>
    <w:rsid w:val="00415C37"/>
    <w:rsid w:val="004164F4"/>
    <w:rsid w:val="0041662D"/>
    <w:rsid w:val="00416783"/>
    <w:rsid w:val="00416E19"/>
    <w:rsid w:val="0041731C"/>
    <w:rsid w:val="00417365"/>
    <w:rsid w:val="00417A3A"/>
    <w:rsid w:val="00417B29"/>
    <w:rsid w:val="004200D5"/>
    <w:rsid w:val="0042050D"/>
    <w:rsid w:val="00420902"/>
    <w:rsid w:val="00420918"/>
    <w:rsid w:val="0042129D"/>
    <w:rsid w:val="004213F7"/>
    <w:rsid w:val="004217B6"/>
    <w:rsid w:val="004219E4"/>
    <w:rsid w:val="00421CBF"/>
    <w:rsid w:val="00421F70"/>
    <w:rsid w:val="004222C2"/>
    <w:rsid w:val="0042259F"/>
    <w:rsid w:val="00422CD4"/>
    <w:rsid w:val="00422E4E"/>
    <w:rsid w:val="00423876"/>
    <w:rsid w:val="00423C69"/>
    <w:rsid w:val="00423F6E"/>
    <w:rsid w:val="00424940"/>
    <w:rsid w:val="00424DC4"/>
    <w:rsid w:val="00424E49"/>
    <w:rsid w:val="00424EA5"/>
    <w:rsid w:val="00425202"/>
    <w:rsid w:val="0042531E"/>
    <w:rsid w:val="0042566D"/>
    <w:rsid w:val="00425DB3"/>
    <w:rsid w:val="004267CA"/>
    <w:rsid w:val="00426C79"/>
    <w:rsid w:val="00426CDB"/>
    <w:rsid w:val="00426E54"/>
    <w:rsid w:val="00426EF6"/>
    <w:rsid w:val="0042715E"/>
    <w:rsid w:val="0042771E"/>
    <w:rsid w:val="00427D9F"/>
    <w:rsid w:val="00427EB2"/>
    <w:rsid w:val="00427F20"/>
    <w:rsid w:val="004300B9"/>
    <w:rsid w:val="004300CC"/>
    <w:rsid w:val="004306E4"/>
    <w:rsid w:val="00431533"/>
    <w:rsid w:val="004316C4"/>
    <w:rsid w:val="004317D6"/>
    <w:rsid w:val="00431AE1"/>
    <w:rsid w:val="00431EE6"/>
    <w:rsid w:val="00431F10"/>
    <w:rsid w:val="0043200C"/>
    <w:rsid w:val="00432055"/>
    <w:rsid w:val="004321CD"/>
    <w:rsid w:val="00432882"/>
    <w:rsid w:val="00433261"/>
    <w:rsid w:val="004333AD"/>
    <w:rsid w:val="00433BE8"/>
    <w:rsid w:val="00433D9A"/>
    <w:rsid w:val="00433F70"/>
    <w:rsid w:val="00434392"/>
    <w:rsid w:val="00434A62"/>
    <w:rsid w:val="00434C1E"/>
    <w:rsid w:val="00434C9B"/>
    <w:rsid w:val="004356B5"/>
    <w:rsid w:val="00435729"/>
    <w:rsid w:val="004359C6"/>
    <w:rsid w:val="00435B7C"/>
    <w:rsid w:val="00435CEF"/>
    <w:rsid w:val="00435D0D"/>
    <w:rsid w:val="004364BD"/>
    <w:rsid w:val="00436D94"/>
    <w:rsid w:val="00437891"/>
    <w:rsid w:val="004379A4"/>
    <w:rsid w:val="00437ED7"/>
    <w:rsid w:val="00440748"/>
    <w:rsid w:val="0044115F"/>
    <w:rsid w:val="004411EC"/>
    <w:rsid w:val="004416FA"/>
    <w:rsid w:val="00441A2C"/>
    <w:rsid w:val="00441E11"/>
    <w:rsid w:val="00442246"/>
    <w:rsid w:val="0044235C"/>
    <w:rsid w:val="00442792"/>
    <w:rsid w:val="00442884"/>
    <w:rsid w:val="00442B5B"/>
    <w:rsid w:val="00442B97"/>
    <w:rsid w:val="00443E34"/>
    <w:rsid w:val="00444232"/>
    <w:rsid w:val="0044448A"/>
    <w:rsid w:val="00444496"/>
    <w:rsid w:val="00444A7B"/>
    <w:rsid w:val="00444CD7"/>
    <w:rsid w:val="004456CB"/>
    <w:rsid w:val="004458C4"/>
    <w:rsid w:val="00445E3E"/>
    <w:rsid w:val="004460D3"/>
    <w:rsid w:val="004462EA"/>
    <w:rsid w:val="00446306"/>
    <w:rsid w:val="004472C4"/>
    <w:rsid w:val="004475F6"/>
    <w:rsid w:val="00447EA8"/>
    <w:rsid w:val="00447F1D"/>
    <w:rsid w:val="00450356"/>
    <w:rsid w:val="00450532"/>
    <w:rsid w:val="004506E5"/>
    <w:rsid w:val="00450B38"/>
    <w:rsid w:val="00450E9A"/>
    <w:rsid w:val="00451065"/>
    <w:rsid w:val="00451188"/>
    <w:rsid w:val="004513E9"/>
    <w:rsid w:val="004514BB"/>
    <w:rsid w:val="004517DD"/>
    <w:rsid w:val="00451E3E"/>
    <w:rsid w:val="00451F4A"/>
    <w:rsid w:val="0045200E"/>
    <w:rsid w:val="004521B7"/>
    <w:rsid w:val="004524CC"/>
    <w:rsid w:val="0045254B"/>
    <w:rsid w:val="00452D50"/>
    <w:rsid w:val="0045355C"/>
    <w:rsid w:val="00453806"/>
    <w:rsid w:val="00453B2C"/>
    <w:rsid w:val="00453DE5"/>
    <w:rsid w:val="00454080"/>
    <w:rsid w:val="00454942"/>
    <w:rsid w:val="00454A17"/>
    <w:rsid w:val="00455727"/>
    <w:rsid w:val="004557DC"/>
    <w:rsid w:val="004559F4"/>
    <w:rsid w:val="00456617"/>
    <w:rsid w:val="00457273"/>
    <w:rsid w:val="004572CD"/>
    <w:rsid w:val="004575C8"/>
    <w:rsid w:val="0045780F"/>
    <w:rsid w:val="00457F3C"/>
    <w:rsid w:val="00460748"/>
    <w:rsid w:val="00460985"/>
    <w:rsid w:val="00460CB1"/>
    <w:rsid w:val="00461151"/>
    <w:rsid w:val="00461472"/>
    <w:rsid w:val="00461949"/>
    <w:rsid w:val="004619FF"/>
    <w:rsid w:val="00461A24"/>
    <w:rsid w:val="00461C88"/>
    <w:rsid w:val="00461CD7"/>
    <w:rsid w:val="00461F10"/>
    <w:rsid w:val="00461F35"/>
    <w:rsid w:val="00462158"/>
    <w:rsid w:val="0046281D"/>
    <w:rsid w:val="0046295A"/>
    <w:rsid w:val="00462B91"/>
    <w:rsid w:val="00462F7B"/>
    <w:rsid w:val="00462FA6"/>
    <w:rsid w:val="00463204"/>
    <w:rsid w:val="00463CB0"/>
    <w:rsid w:val="00463CF7"/>
    <w:rsid w:val="00463F79"/>
    <w:rsid w:val="004641C7"/>
    <w:rsid w:val="00464499"/>
    <w:rsid w:val="004645D3"/>
    <w:rsid w:val="00464CD0"/>
    <w:rsid w:val="00465182"/>
    <w:rsid w:val="00465D4D"/>
    <w:rsid w:val="00465F93"/>
    <w:rsid w:val="004665FB"/>
    <w:rsid w:val="00466623"/>
    <w:rsid w:val="00466AA5"/>
    <w:rsid w:val="004670AD"/>
    <w:rsid w:val="004673DE"/>
    <w:rsid w:val="00467514"/>
    <w:rsid w:val="00467889"/>
    <w:rsid w:val="00467B64"/>
    <w:rsid w:val="00467C5B"/>
    <w:rsid w:val="004705EF"/>
    <w:rsid w:val="0047061C"/>
    <w:rsid w:val="00470DEB"/>
    <w:rsid w:val="00471118"/>
    <w:rsid w:val="004713DF"/>
    <w:rsid w:val="004713EF"/>
    <w:rsid w:val="00471980"/>
    <w:rsid w:val="00471DD3"/>
    <w:rsid w:val="00471FD4"/>
    <w:rsid w:val="00472571"/>
    <w:rsid w:val="00472882"/>
    <w:rsid w:val="004728EE"/>
    <w:rsid w:val="00472CB5"/>
    <w:rsid w:val="0047324C"/>
    <w:rsid w:val="0047329B"/>
    <w:rsid w:val="00473C8A"/>
    <w:rsid w:val="004740F5"/>
    <w:rsid w:val="004749B5"/>
    <w:rsid w:val="004749CE"/>
    <w:rsid w:val="00474C8E"/>
    <w:rsid w:val="00474F27"/>
    <w:rsid w:val="00475109"/>
    <w:rsid w:val="0047523C"/>
    <w:rsid w:val="004752B9"/>
    <w:rsid w:val="0047554B"/>
    <w:rsid w:val="00475DF0"/>
    <w:rsid w:val="0047648D"/>
    <w:rsid w:val="004769E2"/>
    <w:rsid w:val="00476DA6"/>
    <w:rsid w:val="00476FC0"/>
    <w:rsid w:val="00476FE4"/>
    <w:rsid w:val="00477139"/>
    <w:rsid w:val="0047731E"/>
    <w:rsid w:val="0047768F"/>
    <w:rsid w:val="00477C2D"/>
    <w:rsid w:val="004803C8"/>
    <w:rsid w:val="0048047D"/>
    <w:rsid w:val="00480585"/>
    <w:rsid w:val="00480DE2"/>
    <w:rsid w:val="00481224"/>
    <w:rsid w:val="004812F6"/>
    <w:rsid w:val="0048133C"/>
    <w:rsid w:val="004815B1"/>
    <w:rsid w:val="004818D7"/>
    <w:rsid w:val="00481FFB"/>
    <w:rsid w:val="004820A6"/>
    <w:rsid w:val="0048257D"/>
    <w:rsid w:val="004828D0"/>
    <w:rsid w:val="004828F3"/>
    <w:rsid w:val="00483119"/>
    <w:rsid w:val="0048384C"/>
    <w:rsid w:val="00483CB5"/>
    <w:rsid w:val="00483E15"/>
    <w:rsid w:val="00483EDA"/>
    <w:rsid w:val="00484355"/>
    <w:rsid w:val="0048447D"/>
    <w:rsid w:val="004845A5"/>
    <w:rsid w:val="004847C4"/>
    <w:rsid w:val="00484D11"/>
    <w:rsid w:val="0048546A"/>
    <w:rsid w:val="00485A29"/>
    <w:rsid w:val="00485AAF"/>
    <w:rsid w:val="00485C46"/>
    <w:rsid w:val="00485D76"/>
    <w:rsid w:val="004860ED"/>
    <w:rsid w:val="00486561"/>
    <w:rsid w:val="004865D1"/>
    <w:rsid w:val="00486EB5"/>
    <w:rsid w:val="00486EE7"/>
    <w:rsid w:val="00487778"/>
    <w:rsid w:val="00487CEB"/>
    <w:rsid w:val="00487F7E"/>
    <w:rsid w:val="0048B37C"/>
    <w:rsid w:val="0049024C"/>
    <w:rsid w:val="004906AA"/>
    <w:rsid w:val="004908FB"/>
    <w:rsid w:val="00490BEC"/>
    <w:rsid w:val="00491346"/>
    <w:rsid w:val="0049143E"/>
    <w:rsid w:val="00491933"/>
    <w:rsid w:val="00491AA0"/>
    <w:rsid w:val="00491C5D"/>
    <w:rsid w:val="00491F6D"/>
    <w:rsid w:val="0049246B"/>
    <w:rsid w:val="00492480"/>
    <w:rsid w:val="0049250B"/>
    <w:rsid w:val="00492870"/>
    <w:rsid w:val="004928E5"/>
    <w:rsid w:val="00492D49"/>
    <w:rsid w:val="0049337D"/>
    <w:rsid w:val="004933FC"/>
    <w:rsid w:val="00493541"/>
    <w:rsid w:val="00493811"/>
    <w:rsid w:val="00493C74"/>
    <w:rsid w:val="00494376"/>
    <w:rsid w:val="0049458B"/>
    <w:rsid w:val="00494AF0"/>
    <w:rsid w:val="00494CB4"/>
    <w:rsid w:val="00494F56"/>
    <w:rsid w:val="00495E57"/>
    <w:rsid w:val="00496320"/>
    <w:rsid w:val="00496E79"/>
    <w:rsid w:val="004976FE"/>
    <w:rsid w:val="00497E82"/>
    <w:rsid w:val="004A08A5"/>
    <w:rsid w:val="004A0AA3"/>
    <w:rsid w:val="004A0BC1"/>
    <w:rsid w:val="004A0DCA"/>
    <w:rsid w:val="004A1D58"/>
    <w:rsid w:val="004A1EE7"/>
    <w:rsid w:val="004A26AE"/>
    <w:rsid w:val="004A27F8"/>
    <w:rsid w:val="004A2DF1"/>
    <w:rsid w:val="004A2EE6"/>
    <w:rsid w:val="004A3197"/>
    <w:rsid w:val="004A4035"/>
    <w:rsid w:val="004A4406"/>
    <w:rsid w:val="004A4937"/>
    <w:rsid w:val="004A4960"/>
    <w:rsid w:val="004A4BC5"/>
    <w:rsid w:val="004A4C3F"/>
    <w:rsid w:val="004A4DF3"/>
    <w:rsid w:val="004A505F"/>
    <w:rsid w:val="004A578C"/>
    <w:rsid w:val="004A6172"/>
    <w:rsid w:val="004A6682"/>
    <w:rsid w:val="004A6DBB"/>
    <w:rsid w:val="004A6DC8"/>
    <w:rsid w:val="004B0023"/>
    <w:rsid w:val="004B0269"/>
    <w:rsid w:val="004B02C6"/>
    <w:rsid w:val="004B0515"/>
    <w:rsid w:val="004B07C7"/>
    <w:rsid w:val="004B07EA"/>
    <w:rsid w:val="004B09B1"/>
    <w:rsid w:val="004B0F2B"/>
    <w:rsid w:val="004B0FDF"/>
    <w:rsid w:val="004B1028"/>
    <w:rsid w:val="004B16BB"/>
    <w:rsid w:val="004B1AA4"/>
    <w:rsid w:val="004B1F76"/>
    <w:rsid w:val="004B268A"/>
    <w:rsid w:val="004B2B25"/>
    <w:rsid w:val="004B2BF3"/>
    <w:rsid w:val="004B329D"/>
    <w:rsid w:val="004B3880"/>
    <w:rsid w:val="004B3B69"/>
    <w:rsid w:val="004B3F24"/>
    <w:rsid w:val="004B4266"/>
    <w:rsid w:val="004B452C"/>
    <w:rsid w:val="004B486F"/>
    <w:rsid w:val="004B4A20"/>
    <w:rsid w:val="004B4B82"/>
    <w:rsid w:val="004B4DA3"/>
    <w:rsid w:val="004B526E"/>
    <w:rsid w:val="004B549A"/>
    <w:rsid w:val="004B5981"/>
    <w:rsid w:val="004B5ED4"/>
    <w:rsid w:val="004B6299"/>
    <w:rsid w:val="004B6902"/>
    <w:rsid w:val="004B6A60"/>
    <w:rsid w:val="004B7374"/>
    <w:rsid w:val="004B76DF"/>
    <w:rsid w:val="004B7972"/>
    <w:rsid w:val="004B7EA4"/>
    <w:rsid w:val="004C026E"/>
    <w:rsid w:val="004C0651"/>
    <w:rsid w:val="004C1673"/>
    <w:rsid w:val="004C18C5"/>
    <w:rsid w:val="004C1DAF"/>
    <w:rsid w:val="004C22C7"/>
    <w:rsid w:val="004C2A00"/>
    <w:rsid w:val="004C2A58"/>
    <w:rsid w:val="004C2EAD"/>
    <w:rsid w:val="004C3748"/>
    <w:rsid w:val="004C3A54"/>
    <w:rsid w:val="004C3F80"/>
    <w:rsid w:val="004C42B1"/>
    <w:rsid w:val="004C44E6"/>
    <w:rsid w:val="004C4660"/>
    <w:rsid w:val="004C4C77"/>
    <w:rsid w:val="004C4C7D"/>
    <w:rsid w:val="004C50D9"/>
    <w:rsid w:val="004C50FD"/>
    <w:rsid w:val="004C5855"/>
    <w:rsid w:val="004C5B3E"/>
    <w:rsid w:val="004C5BAD"/>
    <w:rsid w:val="004C5C6B"/>
    <w:rsid w:val="004C5CE0"/>
    <w:rsid w:val="004C695B"/>
    <w:rsid w:val="004C6E94"/>
    <w:rsid w:val="004C70B4"/>
    <w:rsid w:val="004C7A69"/>
    <w:rsid w:val="004C7D8A"/>
    <w:rsid w:val="004C7DDB"/>
    <w:rsid w:val="004C7FA0"/>
    <w:rsid w:val="004D0698"/>
    <w:rsid w:val="004D089B"/>
    <w:rsid w:val="004D0BA3"/>
    <w:rsid w:val="004D0F14"/>
    <w:rsid w:val="004D1951"/>
    <w:rsid w:val="004D1BE3"/>
    <w:rsid w:val="004D28E2"/>
    <w:rsid w:val="004D2D80"/>
    <w:rsid w:val="004D31D1"/>
    <w:rsid w:val="004D397C"/>
    <w:rsid w:val="004D3B06"/>
    <w:rsid w:val="004D3BF1"/>
    <w:rsid w:val="004D3C02"/>
    <w:rsid w:val="004D3DEC"/>
    <w:rsid w:val="004D3F1E"/>
    <w:rsid w:val="004D40D9"/>
    <w:rsid w:val="004D432A"/>
    <w:rsid w:val="004D451A"/>
    <w:rsid w:val="004D4EE1"/>
    <w:rsid w:val="004D5025"/>
    <w:rsid w:val="004D59A3"/>
    <w:rsid w:val="004D5BC3"/>
    <w:rsid w:val="004D5CD4"/>
    <w:rsid w:val="004D666C"/>
    <w:rsid w:val="004D6674"/>
    <w:rsid w:val="004D6A64"/>
    <w:rsid w:val="004D6E43"/>
    <w:rsid w:val="004D6EB6"/>
    <w:rsid w:val="004D6F83"/>
    <w:rsid w:val="004D7077"/>
    <w:rsid w:val="004E19AC"/>
    <w:rsid w:val="004E259A"/>
    <w:rsid w:val="004E30FC"/>
    <w:rsid w:val="004E3AD8"/>
    <w:rsid w:val="004E3DD4"/>
    <w:rsid w:val="004E3E76"/>
    <w:rsid w:val="004E3F14"/>
    <w:rsid w:val="004E4E82"/>
    <w:rsid w:val="004E4F88"/>
    <w:rsid w:val="004E58DE"/>
    <w:rsid w:val="004E5A80"/>
    <w:rsid w:val="004E5AA0"/>
    <w:rsid w:val="004E6194"/>
    <w:rsid w:val="004E677A"/>
    <w:rsid w:val="004E6983"/>
    <w:rsid w:val="004E6DCA"/>
    <w:rsid w:val="004E705B"/>
    <w:rsid w:val="004E7139"/>
    <w:rsid w:val="004E76C6"/>
    <w:rsid w:val="004E77B7"/>
    <w:rsid w:val="004E78C1"/>
    <w:rsid w:val="004E7A25"/>
    <w:rsid w:val="004F023C"/>
    <w:rsid w:val="004F02A4"/>
    <w:rsid w:val="004F03CF"/>
    <w:rsid w:val="004F045B"/>
    <w:rsid w:val="004F089B"/>
    <w:rsid w:val="004F0A08"/>
    <w:rsid w:val="004F0F41"/>
    <w:rsid w:val="004F162C"/>
    <w:rsid w:val="004F1917"/>
    <w:rsid w:val="004F1D76"/>
    <w:rsid w:val="004F1E29"/>
    <w:rsid w:val="004F204D"/>
    <w:rsid w:val="004F20DB"/>
    <w:rsid w:val="004F250A"/>
    <w:rsid w:val="004F26F6"/>
    <w:rsid w:val="004F2B79"/>
    <w:rsid w:val="004F2CB2"/>
    <w:rsid w:val="004F2E6A"/>
    <w:rsid w:val="004F30D4"/>
    <w:rsid w:val="004F3357"/>
    <w:rsid w:val="004F3A54"/>
    <w:rsid w:val="004F409A"/>
    <w:rsid w:val="004F4282"/>
    <w:rsid w:val="004F43B3"/>
    <w:rsid w:val="004F4608"/>
    <w:rsid w:val="004F4828"/>
    <w:rsid w:val="004F4D51"/>
    <w:rsid w:val="004F50AA"/>
    <w:rsid w:val="004F50BC"/>
    <w:rsid w:val="004F5529"/>
    <w:rsid w:val="004F5A5E"/>
    <w:rsid w:val="004F5D10"/>
    <w:rsid w:val="004F5D57"/>
    <w:rsid w:val="004F62AE"/>
    <w:rsid w:val="004F6917"/>
    <w:rsid w:val="004F691B"/>
    <w:rsid w:val="004F6AA1"/>
    <w:rsid w:val="004F6AB9"/>
    <w:rsid w:val="004F6F15"/>
    <w:rsid w:val="004F6FEA"/>
    <w:rsid w:val="004F7FCB"/>
    <w:rsid w:val="0050006F"/>
    <w:rsid w:val="00500162"/>
    <w:rsid w:val="005002D5"/>
    <w:rsid w:val="00500793"/>
    <w:rsid w:val="00501293"/>
    <w:rsid w:val="0050168E"/>
    <w:rsid w:val="00502065"/>
    <w:rsid w:val="00502480"/>
    <w:rsid w:val="005028B8"/>
    <w:rsid w:val="00502A86"/>
    <w:rsid w:val="00502F7C"/>
    <w:rsid w:val="00503251"/>
    <w:rsid w:val="0050355D"/>
    <w:rsid w:val="00503B39"/>
    <w:rsid w:val="00503DE7"/>
    <w:rsid w:val="00503E71"/>
    <w:rsid w:val="00503EE2"/>
    <w:rsid w:val="00504019"/>
    <w:rsid w:val="0050418E"/>
    <w:rsid w:val="0050464E"/>
    <w:rsid w:val="005047BF"/>
    <w:rsid w:val="00504887"/>
    <w:rsid w:val="0050498D"/>
    <w:rsid w:val="005054C0"/>
    <w:rsid w:val="0050584D"/>
    <w:rsid w:val="005063D6"/>
    <w:rsid w:val="005066B9"/>
    <w:rsid w:val="00506DCA"/>
    <w:rsid w:val="00507E2C"/>
    <w:rsid w:val="00510978"/>
    <w:rsid w:val="00510C12"/>
    <w:rsid w:val="0051133B"/>
    <w:rsid w:val="0051150F"/>
    <w:rsid w:val="005124E8"/>
    <w:rsid w:val="0051256D"/>
    <w:rsid w:val="005128ED"/>
    <w:rsid w:val="00512BBA"/>
    <w:rsid w:val="00512C6C"/>
    <w:rsid w:val="00512D41"/>
    <w:rsid w:val="005131B7"/>
    <w:rsid w:val="005135E5"/>
    <w:rsid w:val="00513AE8"/>
    <w:rsid w:val="00513EDE"/>
    <w:rsid w:val="005148A1"/>
    <w:rsid w:val="0051502D"/>
    <w:rsid w:val="0051515D"/>
    <w:rsid w:val="00515743"/>
    <w:rsid w:val="005158F0"/>
    <w:rsid w:val="00515D27"/>
    <w:rsid w:val="005165A2"/>
    <w:rsid w:val="00516858"/>
    <w:rsid w:val="005169D2"/>
    <w:rsid w:val="00516B4C"/>
    <w:rsid w:val="00516EC5"/>
    <w:rsid w:val="005171DA"/>
    <w:rsid w:val="005175D0"/>
    <w:rsid w:val="0051797C"/>
    <w:rsid w:val="00517B92"/>
    <w:rsid w:val="00517E39"/>
    <w:rsid w:val="00517E71"/>
    <w:rsid w:val="00517E8A"/>
    <w:rsid w:val="00517F92"/>
    <w:rsid w:val="0052023A"/>
    <w:rsid w:val="005205E2"/>
    <w:rsid w:val="00520881"/>
    <w:rsid w:val="00520B97"/>
    <w:rsid w:val="00520E44"/>
    <w:rsid w:val="00520E92"/>
    <w:rsid w:val="00520EEB"/>
    <w:rsid w:val="005210BE"/>
    <w:rsid w:val="00521383"/>
    <w:rsid w:val="0052146A"/>
    <w:rsid w:val="00521536"/>
    <w:rsid w:val="00521922"/>
    <w:rsid w:val="00522036"/>
    <w:rsid w:val="005221E0"/>
    <w:rsid w:val="00522C09"/>
    <w:rsid w:val="00523125"/>
    <w:rsid w:val="00523711"/>
    <w:rsid w:val="00523EA3"/>
    <w:rsid w:val="00523ECC"/>
    <w:rsid w:val="00524145"/>
    <w:rsid w:val="00524CCC"/>
    <w:rsid w:val="00525584"/>
    <w:rsid w:val="005258D5"/>
    <w:rsid w:val="00525CB3"/>
    <w:rsid w:val="00525CD0"/>
    <w:rsid w:val="00525FBD"/>
    <w:rsid w:val="00526401"/>
    <w:rsid w:val="005267A3"/>
    <w:rsid w:val="00526933"/>
    <w:rsid w:val="00526B6B"/>
    <w:rsid w:val="00526BE8"/>
    <w:rsid w:val="00526D4F"/>
    <w:rsid w:val="00527009"/>
    <w:rsid w:val="0052746C"/>
    <w:rsid w:val="005276BA"/>
    <w:rsid w:val="00527D4C"/>
    <w:rsid w:val="00527F47"/>
    <w:rsid w:val="00527F9E"/>
    <w:rsid w:val="0052E746"/>
    <w:rsid w:val="005306D9"/>
    <w:rsid w:val="00530AC4"/>
    <w:rsid w:val="00532D36"/>
    <w:rsid w:val="005337C2"/>
    <w:rsid w:val="00533A0B"/>
    <w:rsid w:val="005342F6"/>
    <w:rsid w:val="005344B5"/>
    <w:rsid w:val="005346A8"/>
    <w:rsid w:val="00534CC4"/>
    <w:rsid w:val="00534F45"/>
    <w:rsid w:val="00535544"/>
    <w:rsid w:val="0053614C"/>
    <w:rsid w:val="00536352"/>
    <w:rsid w:val="005367EB"/>
    <w:rsid w:val="00536FB6"/>
    <w:rsid w:val="0053709C"/>
    <w:rsid w:val="00537292"/>
    <w:rsid w:val="005378D8"/>
    <w:rsid w:val="00537D9D"/>
    <w:rsid w:val="00537E10"/>
    <w:rsid w:val="00540044"/>
    <w:rsid w:val="0054098B"/>
    <w:rsid w:val="005409E4"/>
    <w:rsid w:val="00540CA6"/>
    <w:rsid w:val="00540FDD"/>
    <w:rsid w:val="005413B4"/>
    <w:rsid w:val="0054244B"/>
    <w:rsid w:val="005426A1"/>
    <w:rsid w:val="00542C26"/>
    <w:rsid w:val="00542CE1"/>
    <w:rsid w:val="0054369B"/>
    <w:rsid w:val="00543725"/>
    <w:rsid w:val="005447FD"/>
    <w:rsid w:val="0054560B"/>
    <w:rsid w:val="00546011"/>
    <w:rsid w:val="00546A84"/>
    <w:rsid w:val="00546C4B"/>
    <w:rsid w:val="00546D24"/>
    <w:rsid w:val="0054700A"/>
    <w:rsid w:val="00547746"/>
    <w:rsid w:val="005477E3"/>
    <w:rsid w:val="00547CA5"/>
    <w:rsid w:val="00547E1F"/>
    <w:rsid w:val="00550410"/>
    <w:rsid w:val="0055042A"/>
    <w:rsid w:val="00550468"/>
    <w:rsid w:val="005511F9"/>
    <w:rsid w:val="00551A78"/>
    <w:rsid w:val="00552783"/>
    <w:rsid w:val="0055289F"/>
    <w:rsid w:val="00552BA9"/>
    <w:rsid w:val="00552DF3"/>
    <w:rsid w:val="005530BA"/>
    <w:rsid w:val="005531AD"/>
    <w:rsid w:val="00553255"/>
    <w:rsid w:val="00553337"/>
    <w:rsid w:val="00553436"/>
    <w:rsid w:val="005538F1"/>
    <w:rsid w:val="00554941"/>
    <w:rsid w:val="00554BA9"/>
    <w:rsid w:val="0055512D"/>
    <w:rsid w:val="00555676"/>
    <w:rsid w:val="0055580D"/>
    <w:rsid w:val="00555A9B"/>
    <w:rsid w:val="00555D69"/>
    <w:rsid w:val="00555D84"/>
    <w:rsid w:val="00555E09"/>
    <w:rsid w:val="00555E69"/>
    <w:rsid w:val="005560EA"/>
    <w:rsid w:val="0055620B"/>
    <w:rsid w:val="00556C00"/>
    <w:rsid w:val="005572C7"/>
    <w:rsid w:val="005573D0"/>
    <w:rsid w:val="005578F5"/>
    <w:rsid w:val="005600C9"/>
    <w:rsid w:val="00560750"/>
    <w:rsid w:val="005608AB"/>
    <w:rsid w:val="005609A4"/>
    <w:rsid w:val="00560EC4"/>
    <w:rsid w:val="00561734"/>
    <w:rsid w:val="00561860"/>
    <w:rsid w:val="00561EF2"/>
    <w:rsid w:val="00561F52"/>
    <w:rsid w:val="005622B6"/>
    <w:rsid w:val="00563093"/>
    <w:rsid w:val="005631D6"/>
    <w:rsid w:val="005634BE"/>
    <w:rsid w:val="00563DF1"/>
    <w:rsid w:val="00564000"/>
    <w:rsid w:val="00564312"/>
    <w:rsid w:val="0056472E"/>
    <w:rsid w:val="005647EA"/>
    <w:rsid w:val="005649A5"/>
    <w:rsid w:val="00564C7C"/>
    <w:rsid w:val="00564F3D"/>
    <w:rsid w:val="005652B4"/>
    <w:rsid w:val="0056558D"/>
    <w:rsid w:val="00565595"/>
    <w:rsid w:val="005657CC"/>
    <w:rsid w:val="00565A52"/>
    <w:rsid w:val="00565D92"/>
    <w:rsid w:val="00565E0F"/>
    <w:rsid w:val="00566327"/>
    <w:rsid w:val="00566B4A"/>
    <w:rsid w:val="00566E6F"/>
    <w:rsid w:val="00567092"/>
    <w:rsid w:val="00567582"/>
    <w:rsid w:val="005675E9"/>
    <w:rsid w:val="00567630"/>
    <w:rsid w:val="0056769B"/>
    <w:rsid w:val="00567B84"/>
    <w:rsid w:val="0057053D"/>
    <w:rsid w:val="00570927"/>
    <w:rsid w:val="005709DF"/>
    <w:rsid w:val="00570A25"/>
    <w:rsid w:val="00570C7E"/>
    <w:rsid w:val="00571023"/>
    <w:rsid w:val="005716E4"/>
    <w:rsid w:val="00571824"/>
    <w:rsid w:val="00571A03"/>
    <w:rsid w:val="00571AC8"/>
    <w:rsid w:val="00571B5B"/>
    <w:rsid w:val="00571C4A"/>
    <w:rsid w:val="00572613"/>
    <w:rsid w:val="005727C2"/>
    <w:rsid w:val="00572ACB"/>
    <w:rsid w:val="00572AFB"/>
    <w:rsid w:val="00572E67"/>
    <w:rsid w:val="005730D0"/>
    <w:rsid w:val="00573779"/>
    <w:rsid w:val="00573D27"/>
    <w:rsid w:val="00573F35"/>
    <w:rsid w:val="005741AD"/>
    <w:rsid w:val="005742A6"/>
    <w:rsid w:val="00574DC5"/>
    <w:rsid w:val="00574E5B"/>
    <w:rsid w:val="00574EB4"/>
    <w:rsid w:val="005756E5"/>
    <w:rsid w:val="005759E6"/>
    <w:rsid w:val="00575FF4"/>
    <w:rsid w:val="00576221"/>
    <w:rsid w:val="0057673C"/>
    <w:rsid w:val="00576D94"/>
    <w:rsid w:val="00577A28"/>
    <w:rsid w:val="00577DE0"/>
    <w:rsid w:val="00577EC0"/>
    <w:rsid w:val="00577F7C"/>
    <w:rsid w:val="0058015E"/>
    <w:rsid w:val="005805E5"/>
    <w:rsid w:val="00580C37"/>
    <w:rsid w:val="005810D9"/>
    <w:rsid w:val="00581517"/>
    <w:rsid w:val="00582264"/>
    <w:rsid w:val="00582938"/>
    <w:rsid w:val="0058293E"/>
    <w:rsid w:val="00582D9D"/>
    <w:rsid w:val="00582DA8"/>
    <w:rsid w:val="00583230"/>
    <w:rsid w:val="005832F2"/>
    <w:rsid w:val="00583498"/>
    <w:rsid w:val="00583957"/>
    <w:rsid w:val="00583D52"/>
    <w:rsid w:val="00583D6C"/>
    <w:rsid w:val="00583F7C"/>
    <w:rsid w:val="00584130"/>
    <w:rsid w:val="005843EE"/>
    <w:rsid w:val="005844CF"/>
    <w:rsid w:val="00584800"/>
    <w:rsid w:val="005848A5"/>
    <w:rsid w:val="00584DF4"/>
    <w:rsid w:val="00584F3D"/>
    <w:rsid w:val="00585333"/>
    <w:rsid w:val="005853AD"/>
    <w:rsid w:val="005853E9"/>
    <w:rsid w:val="00585528"/>
    <w:rsid w:val="0058599B"/>
    <w:rsid w:val="00585B7C"/>
    <w:rsid w:val="00586033"/>
    <w:rsid w:val="00586181"/>
    <w:rsid w:val="0058648D"/>
    <w:rsid w:val="005868A6"/>
    <w:rsid w:val="0058710D"/>
    <w:rsid w:val="00587945"/>
    <w:rsid w:val="005902FC"/>
    <w:rsid w:val="0059077E"/>
    <w:rsid w:val="00590E6C"/>
    <w:rsid w:val="0059171F"/>
    <w:rsid w:val="00591C89"/>
    <w:rsid w:val="00591D2C"/>
    <w:rsid w:val="005924B5"/>
    <w:rsid w:val="00593969"/>
    <w:rsid w:val="00594D9B"/>
    <w:rsid w:val="00594E28"/>
    <w:rsid w:val="005952AB"/>
    <w:rsid w:val="00595DAC"/>
    <w:rsid w:val="00595F9A"/>
    <w:rsid w:val="0059643A"/>
    <w:rsid w:val="005964E5"/>
    <w:rsid w:val="00597DDA"/>
    <w:rsid w:val="005A0062"/>
    <w:rsid w:val="005A00E3"/>
    <w:rsid w:val="005A01FE"/>
    <w:rsid w:val="005A035C"/>
    <w:rsid w:val="005A0540"/>
    <w:rsid w:val="005A08F0"/>
    <w:rsid w:val="005A0F62"/>
    <w:rsid w:val="005A16E9"/>
    <w:rsid w:val="005A192A"/>
    <w:rsid w:val="005A1B8B"/>
    <w:rsid w:val="005A1CA7"/>
    <w:rsid w:val="005A249F"/>
    <w:rsid w:val="005A268C"/>
    <w:rsid w:val="005A2EFB"/>
    <w:rsid w:val="005A332B"/>
    <w:rsid w:val="005A3909"/>
    <w:rsid w:val="005A43B1"/>
    <w:rsid w:val="005A4400"/>
    <w:rsid w:val="005A4575"/>
    <w:rsid w:val="005A4ABD"/>
    <w:rsid w:val="005A577A"/>
    <w:rsid w:val="005A5820"/>
    <w:rsid w:val="005A58B9"/>
    <w:rsid w:val="005A58D2"/>
    <w:rsid w:val="005A5A74"/>
    <w:rsid w:val="005A5AA6"/>
    <w:rsid w:val="005A5B71"/>
    <w:rsid w:val="005A5BE1"/>
    <w:rsid w:val="005A5DA5"/>
    <w:rsid w:val="005A63B2"/>
    <w:rsid w:val="005A7589"/>
    <w:rsid w:val="005A76F2"/>
    <w:rsid w:val="005A7B8D"/>
    <w:rsid w:val="005B00F6"/>
    <w:rsid w:val="005B0234"/>
    <w:rsid w:val="005B0830"/>
    <w:rsid w:val="005B0AC7"/>
    <w:rsid w:val="005B0AF3"/>
    <w:rsid w:val="005B1044"/>
    <w:rsid w:val="005B1224"/>
    <w:rsid w:val="005B145C"/>
    <w:rsid w:val="005B183F"/>
    <w:rsid w:val="005B18BA"/>
    <w:rsid w:val="005B1975"/>
    <w:rsid w:val="005B1C59"/>
    <w:rsid w:val="005B215E"/>
    <w:rsid w:val="005B2236"/>
    <w:rsid w:val="005B2247"/>
    <w:rsid w:val="005B22B5"/>
    <w:rsid w:val="005B2336"/>
    <w:rsid w:val="005B2463"/>
    <w:rsid w:val="005B29BB"/>
    <w:rsid w:val="005B2A07"/>
    <w:rsid w:val="005B323B"/>
    <w:rsid w:val="005B3A40"/>
    <w:rsid w:val="005B3C87"/>
    <w:rsid w:val="005B3DBE"/>
    <w:rsid w:val="005B42FB"/>
    <w:rsid w:val="005B463A"/>
    <w:rsid w:val="005B4A9A"/>
    <w:rsid w:val="005B56A8"/>
    <w:rsid w:val="005B5E8D"/>
    <w:rsid w:val="005B5FF3"/>
    <w:rsid w:val="005B63EA"/>
    <w:rsid w:val="005B654C"/>
    <w:rsid w:val="005B6AC4"/>
    <w:rsid w:val="005B6C5F"/>
    <w:rsid w:val="005B7346"/>
    <w:rsid w:val="005B7812"/>
    <w:rsid w:val="005B7891"/>
    <w:rsid w:val="005B7BA7"/>
    <w:rsid w:val="005C0192"/>
    <w:rsid w:val="005C019B"/>
    <w:rsid w:val="005C0A58"/>
    <w:rsid w:val="005C1643"/>
    <w:rsid w:val="005C1750"/>
    <w:rsid w:val="005C264C"/>
    <w:rsid w:val="005C2A8E"/>
    <w:rsid w:val="005C2CA5"/>
    <w:rsid w:val="005C3445"/>
    <w:rsid w:val="005C3644"/>
    <w:rsid w:val="005C3EE9"/>
    <w:rsid w:val="005C4A93"/>
    <w:rsid w:val="005C4C3D"/>
    <w:rsid w:val="005C4CE2"/>
    <w:rsid w:val="005C4F6D"/>
    <w:rsid w:val="005C5958"/>
    <w:rsid w:val="005C5F17"/>
    <w:rsid w:val="005C6091"/>
    <w:rsid w:val="005C6419"/>
    <w:rsid w:val="005C6661"/>
    <w:rsid w:val="005C686F"/>
    <w:rsid w:val="005C6B17"/>
    <w:rsid w:val="005C7030"/>
    <w:rsid w:val="005C7160"/>
    <w:rsid w:val="005D0E35"/>
    <w:rsid w:val="005D10F2"/>
    <w:rsid w:val="005D1A01"/>
    <w:rsid w:val="005D1A20"/>
    <w:rsid w:val="005D214B"/>
    <w:rsid w:val="005D2274"/>
    <w:rsid w:val="005D268B"/>
    <w:rsid w:val="005D2773"/>
    <w:rsid w:val="005D290B"/>
    <w:rsid w:val="005D2927"/>
    <w:rsid w:val="005D2989"/>
    <w:rsid w:val="005D2B03"/>
    <w:rsid w:val="005D2FB8"/>
    <w:rsid w:val="005D3066"/>
    <w:rsid w:val="005D31B7"/>
    <w:rsid w:val="005D34B3"/>
    <w:rsid w:val="005D3544"/>
    <w:rsid w:val="005D37E9"/>
    <w:rsid w:val="005D4356"/>
    <w:rsid w:val="005D44C6"/>
    <w:rsid w:val="005D4A1A"/>
    <w:rsid w:val="005D4EDB"/>
    <w:rsid w:val="005D5172"/>
    <w:rsid w:val="005D5957"/>
    <w:rsid w:val="005D5AE0"/>
    <w:rsid w:val="005D6851"/>
    <w:rsid w:val="005D68F4"/>
    <w:rsid w:val="005D6900"/>
    <w:rsid w:val="005D69E1"/>
    <w:rsid w:val="005D6CB2"/>
    <w:rsid w:val="005D6D50"/>
    <w:rsid w:val="005D6D87"/>
    <w:rsid w:val="005D7015"/>
    <w:rsid w:val="005D729A"/>
    <w:rsid w:val="005D729B"/>
    <w:rsid w:val="005D72F1"/>
    <w:rsid w:val="005D76C9"/>
    <w:rsid w:val="005D79AD"/>
    <w:rsid w:val="005E03E2"/>
    <w:rsid w:val="005E04FC"/>
    <w:rsid w:val="005E0834"/>
    <w:rsid w:val="005E0A37"/>
    <w:rsid w:val="005E0B35"/>
    <w:rsid w:val="005E0F55"/>
    <w:rsid w:val="005E0F58"/>
    <w:rsid w:val="005E0F66"/>
    <w:rsid w:val="005E10E2"/>
    <w:rsid w:val="005E1986"/>
    <w:rsid w:val="005E25A8"/>
    <w:rsid w:val="005E26F1"/>
    <w:rsid w:val="005E2A08"/>
    <w:rsid w:val="005E2D83"/>
    <w:rsid w:val="005E2EA6"/>
    <w:rsid w:val="005E326F"/>
    <w:rsid w:val="005E330A"/>
    <w:rsid w:val="005E3778"/>
    <w:rsid w:val="005E38FC"/>
    <w:rsid w:val="005E3DDB"/>
    <w:rsid w:val="005E3EE1"/>
    <w:rsid w:val="005E4115"/>
    <w:rsid w:val="005E41E6"/>
    <w:rsid w:val="005E428E"/>
    <w:rsid w:val="005E4343"/>
    <w:rsid w:val="005E457D"/>
    <w:rsid w:val="005E480F"/>
    <w:rsid w:val="005E48C6"/>
    <w:rsid w:val="005E48E2"/>
    <w:rsid w:val="005E4994"/>
    <w:rsid w:val="005E5EE4"/>
    <w:rsid w:val="005E61F7"/>
    <w:rsid w:val="005E6229"/>
    <w:rsid w:val="005E665C"/>
    <w:rsid w:val="005E7081"/>
    <w:rsid w:val="005E73EF"/>
    <w:rsid w:val="005E761B"/>
    <w:rsid w:val="005E7871"/>
    <w:rsid w:val="005E78CE"/>
    <w:rsid w:val="005E7B74"/>
    <w:rsid w:val="005F00C5"/>
    <w:rsid w:val="005F0753"/>
    <w:rsid w:val="005F09F5"/>
    <w:rsid w:val="005F0D22"/>
    <w:rsid w:val="005F2088"/>
    <w:rsid w:val="005F23EE"/>
    <w:rsid w:val="005F24E0"/>
    <w:rsid w:val="005F2AB2"/>
    <w:rsid w:val="005F2C4D"/>
    <w:rsid w:val="005F361A"/>
    <w:rsid w:val="005F42F8"/>
    <w:rsid w:val="005F4472"/>
    <w:rsid w:val="005F4A0C"/>
    <w:rsid w:val="005F5036"/>
    <w:rsid w:val="005F5596"/>
    <w:rsid w:val="005F5913"/>
    <w:rsid w:val="005F5C6E"/>
    <w:rsid w:val="005F5E5B"/>
    <w:rsid w:val="005F62AC"/>
    <w:rsid w:val="005F65D0"/>
    <w:rsid w:val="005F6A10"/>
    <w:rsid w:val="005F6CF8"/>
    <w:rsid w:val="005F712C"/>
    <w:rsid w:val="005F74B0"/>
    <w:rsid w:val="005F7580"/>
    <w:rsid w:val="005F79C5"/>
    <w:rsid w:val="005F7AEC"/>
    <w:rsid w:val="005F7E2D"/>
    <w:rsid w:val="005F7E72"/>
    <w:rsid w:val="00600700"/>
    <w:rsid w:val="00600988"/>
    <w:rsid w:val="00601121"/>
    <w:rsid w:val="00601892"/>
    <w:rsid w:val="006019D4"/>
    <w:rsid w:val="00601A84"/>
    <w:rsid w:val="00601EBE"/>
    <w:rsid w:val="00601F54"/>
    <w:rsid w:val="006020B6"/>
    <w:rsid w:val="00602368"/>
    <w:rsid w:val="006028DB"/>
    <w:rsid w:val="00602A84"/>
    <w:rsid w:val="00602D6F"/>
    <w:rsid w:val="00602EEC"/>
    <w:rsid w:val="006030CD"/>
    <w:rsid w:val="00603290"/>
    <w:rsid w:val="00603A20"/>
    <w:rsid w:val="00604152"/>
    <w:rsid w:val="006042C7"/>
    <w:rsid w:val="00604310"/>
    <w:rsid w:val="006043DE"/>
    <w:rsid w:val="00604749"/>
    <w:rsid w:val="00604B0B"/>
    <w:rsid w:val="00605090"/>
    <w:rsid w:val="00605204"/>
    <w:rsid w:val="00605279"/>
    <w:rsid w:val="006053C8"/>
    <w:rsid w:val="006056CC"/>
    <w:rsid w:val="00605F0B"/>
    <w:rsid w:val="0060629F"/>
    <w:rsid w:val="006065D3"/>
    <w:rsid w:val="00606828"/>
    <w:rsid w:val="006068A2"/>
    <w:rsid w:val="0060690F"/>
    <w:rsid w:val="00606AEE"/>
    <w:rsid w:val="00606C63"/>
    <w:rsid w:val="00607065"/>
    <w:rsid w:val="006070D4"/>
    <w:rsid w:val="006070DE"/>
    <w:rsid w:val="00607400"/>
    <w:rsid w:val="0060756D"/>
    <w:rsid w:val="006076D0"/>
    <w:rsid w:val="00607A14"/>
    <w:rsid w:val="00607B82"/>
    <w:rsid w:val="00607CA3"/>
    <w:rsid w:val="00607D73"/>
    <w:rsid w:val="00607FCA"/>
    <w:rsid w:val="006101A7"/>
    <w:rsid w:val="006112B3"/>
    <w:rsid w:val="00611388"/>
    <w:rsid w:val="006113BC"/>
    <w:rsid w:val="00611717"/>
    <w:rsid w:val="00611766"/>
    <w:rsid w:val="006119D8"/>
    <w:rsid w:val="00611E24"/>
    <w:rsid w:val="00611E3D"/>
    <w:rsid w:val="00611F3E"/>
    <w:rsid w:val="006129DF"/>
    <w:rsid w:val="00613867"/>
    <w:rsid w:val="006139F7"/>
    <w:rsid w:val="00613B9E"/>
    <w:rsid w:val="00614074"/>
    <w:rsid w:val="00614750"/>
    <w:rsid w:val="0061531A"/>
    <w:rsid w:val="00615984"/>
    <w:rsid w:val="0061628A"/>
    <w:rsid w:val="006169CD"/>
    <w:rsid w:val="00616AE2"/>
    <w:rsid w:val="00616BF1"/>
    <w:rsid w:val="00616C78"/>
    <w:rsid w:val="00616CB8"/>
    <w:rsid w:val="00616CD4"/>
    <w:rsid w:val="00616FF7"/>
    <w:rsid w:val="00617690"/>
    <w:rsid w:val="006177D0"/>
    <w:rsid w:val="00617DC3"/>
    <w:rsid w:val="00620359"/>
    <w:rsid w:val="00620AFE"/>
    <w:rsid w:val="00620D0A"/>
    <w:rsid w:val="0062191F"/>
    <w:rsid w:val="00621CCA"/>
    <w:rsid w:val="006220D0"/>
    <w:rsid w:val="006220F9"/>
    <w:rsid w:val="006223A9"/>
    <w:rsid w:val="00622F64"/>
    <w:rsid w:val="006231F2"/>
    <w:rsid w:val="006242B6"/>
    <w:rsid w:val="00624352"/>
    <w:rsid w:val="0062455C"/>
    <w:rsid w:val="0062484B"/>
    <w:rsid w:val="0062506F"/>
    <w:rsid w:val="006254C7"/>
    <w:rsid w:val="00625643"/>
    <w:rsid w:val="00625D98"/>
    <w:rsid w:val="00626EDD"/>
    <w:rsid w:val="00627454"/>
    <w:rsid w:val="00627469"/>
    <w:rsid w:val="00627E54"/>
    <w:rsid w:val="00630086"/>
    <w:rsid w:val="006300C0"/>
    <w:rsid w:val="006302A2"/>
    <w:rsid w:val="006307EC"/>
    <w:rsid w:val="00630B6B"/>
    <w:rsid w:val="00630E91"/>
    <w:rsid w:val="006317AC"/>
    <w:rsid w:val="0063191D"/>
    <w:rsid w:val="00631C3F"/>
    <w:rsid w:val="00631C92"/>
    <w:rsid w:val="00631D13"/>
    <w:rsid w:val="00632229"/>
    <w:rsid w:val="00632A85"/>
    <w:rsid w:val="00632BDF"/>
    <w:rsid w:val="00633387"/>
    <w:rsid w:val="006333AA"/>
    <w:rsid w:val="006334EB"/>
    <w:rsid w:val="006339DB"/>
    <w:rsid w:val="00633BEF"/>
    <w:rsid w:val="00633D11"/>
    <w:rsid w:val="00634034"/>
    <w:rsid w:val="0063510D"/>
    <w:rsid w:val="00635268"/>
    <w:rsid w:val="006353A2"/>
    <w:rsid w:val="00635D5B"/>
    <w:rsid w:val="00636703"/>
    <w:rsid w:val="00636BDB"/>
    <w:rsid w:val="006375BC"/>
    <w:rsid w:val="00637F78"/>
    <w:rsid w:val="006400AE"/>
    <w:rsid w:val="00640153"/>
    <w:rsid w:val="00640277"/>
    <w:rsid w:val="006405F8"/>
    <w:rsid w:val="00640680"/>
    <w:rsid w:val="0064076D"/>
    <w:rsid w:val="006407EC"/>
    <w:rsid w:val="00640BC1"/>
    <w:rsid w:val="00641786"/>
    <w:rsid w:val="00641966"/>
    <w:rsid w:val="00642429"/>
    <w:rsid w:val="0064249F"/>
    <w:rsid w:val="0064287F"/>
    <w:rsid w:val="0064296D"/>
    <w:rsid w:val="00643177"/>
    <w:rsid w:val="00643579"/>
    <w:rsid w:val="0064374F"/>
    <w:rsid w:val="00643E18"/>
    <w:rsid w:val="00643EBE"/>
    <w:rsid w:val="00644246"/>
    <w:rsid w:val="0064447C"/>
    <w:rsid w:val="00644587"/>
    <w:rsid w:val="0064483D"/>
    <w:rsid w:val="00644DC6"/>
    <w:rsid w:val="00644F27"/>
    <w:rsid w:val="0064508F"/>
    <w:rsid w:val="00645555"/>
    <w:rsid w:val="006458B1"/>
    <w:rsid w:val="00645C62"/>
    <w:rsid w:val="00645CE4"/>
    <w:rsid w:val="00645D50"/>
    <w:rsid w:val="0064642D"/>
    <w:rsid w:val="00646D30"/>
    <w:rsid w:val="00646F40"/>
    <w:rsid w:val="0064764C"/>
    <w:rsid w:val="0064766E"/>
    <w:rsid w:val="00647EFB"/>
    <w:rsid w:val="00650113"/>
    <w:rsid w:val="006501B9"/>
    <w:rsid w:val="006503E6"/>
    <w:rsid w:val="00650499"/>
    <w:rsid w:val="0065103A"/>
    <w:rsid w:val="0065163C"/>
    <w:rsid w:val="0065166A"/>
    <w:rsid w:val="00651751"/>
    <w:rsid w:val="00651BB4"/>
    <w:rsid w:val="00651DDF"/>
    <w:rsid w:val="0065207E"/>
    <w:rsid w:val="0065243C"/>
    <w:rsid w:val="006528F7"/>
    <w:rsid w:val="00652DBB"/>
    <w:rsid w:val="00652E03"/>
    <w:rsid w:val="00652FAD"/>
    <w:rsid w:val="006537DD"/>
    <w:rsid w:val="00653808"/>
    <w:rsid w:val="0065380F"/>
    <w:rsid w:val="006539B0"/>
    <w:rsid w:val="00653A3A"/>
    <w:rsid w:val="00653D23"/>
    <w:rsid w:val="00653F32"/>
    <w:rsid w:val="0065438E"/>
    <w:rsid w:val="006549C7"/>
    <w:rsid w:val="00654EE2"/>
    <w:rsid w:val="006550DE"/>
    <w:rsid w:val="00655264"/>
    <w:rsid w:val="00655399"/>
    <w:rsid w:val="006554B2"/>
    <w:rsid w:val="00655C25"/>
    <w:rsid w:val="00655E89"/>
    <w:rsid w:val="006560ED"/>
    <w:rsid w:val="006568E9"/>
    <w:rsid w:val="00656B1C"/>
    <w:rsid w:val="00656F6A"/>
    <w:rsid w:val="00656F7D"/>
    <w:rsid w:val="00657171"/>
    <w:rsid w:val="00657222"/>
    <w:rsid w:val="00657785"/>
    <w:rsid w:val="00657A3C"/>
    <w:rsid w:val="00657FAB"/>
    <w:rsid w:val="006602D1"/>
    <w:rsid w:val="006609F3"/>
    <w:rsid w:val="0066128D"/>
    <w:rsid w:val="0066156C"/>
    <w:rsid w:val="006625B3"/>
    <w:rsid w:val="006625E1"/>
    <w:rsid w:val="00662A26"/>
    <w:rsid w:val="00662C7F"/>
    <w:rsid w:val="00662E8B"/>
    <w:rsid w:val="00662ED6"/>
    <w:rsid w:val="00663247"/>
    <w:rsid w:val="0066377E"/>
    <w:rsid w:val="00663AE1"/>
    <w:rsid w:val="006641CF"/>
    <w:rsid w:val="00664356"/>
    <w:rsid w:val="006650C7"/>
    <w:rsid w:val="006663F2"/>
    <w:rsid w:val="0066705B"/>
    <w:rsid w:val="0066707E"/>
    <w:rsid w:val="0066720B"/>
    <w:rsid w:val="00667694"/>
    <w:rsid w:val="00667A2F"/>
    <w:rsid w:val="00667BE5"/>
    <w:rsid w:val="00667CDB"/>
    <w:rsid w:val="00667D22"/>
    <w:rsid w:val="006701A4"/>
    <w:rsid w:val="00670428"/>
    <w:rsid w:val="00670495"/>
    <w:rsid w:val="00670E40"/>
    <w:rsid w:val="00671019"/>
    <w:rsid w:val="006717D8"/>
    <w:rsid w:val="00671F2C"/>
    <w:rsid w:val="00672B8A"/>
    <w:rsid w:val="00672C8B"/>
    <w:rsid w:val="00672D86"/>
    <w:rsid w:val="00672E44"/>
    <w:rsid w:val="00673582"/>
    <w:rsid w:val="00673DF5"/>
    <w:rsid w:val="00673FB4"/>
    <w:rsid w:val="006743DD"/>
    <w:rsid w:val="00674668"/>
    <w:rsid w:val="00674A7F"/>
    <w:rsid w:val="00674A82"/>
    <w:rsid w:val="006756AB"/>
    <w:rsid w:val="00675DFF"/>
    <w:rsid w:val="00675E99"/>
    <w:rsid w:val="0067661D"/>
    <w:rsid w:val="0067688F"/>
    <w:rsid w:val="006768E2"/>
    <w:rsid w:val="00676C15"/>
    <w:rsid w:val="00677147"/>
    <w:rsid w:val="0067731D"/>
    <w:rsid w:val="006773A3"/>
    <w:rsid w:val="00677409"/>
    <w:rsid w:val="00677997"/>
    <w:rsid w:val="00677B36"/>
    <w:rsid w:val="006802D4"/>
    <w:rsid w:val="00680557"/>
    <w:rsid w:val="00680F4C"/>
    <w:rsid w:val="006817AF"/>
    <w:rsid w:val="00681964"/>
    <w:rsid w:val="00681F6F"/>
    <w:rsid w:val="006821BF"/>
    <w:rsid w:val="00682537"/>
    <w:rsid w:val="00682C46"/>
    <w:rsid w:val="00682D7B"/>
    <w:rsid w:val="00682E30"/>
    <w:rsid w:val="00682E6B"/>
    <w:rsid w:val="00683228"/>
    <w:rsid w:val="00683323"/>
    <w:rsid w:val="00683866"/>
    <w:rsid w:val="00683ADB"/>
    <w:rsid w:val="00683AE7"/>
    <w:rsid w:val="00683E9D"/>
    <w:rsid w:val="00683EF9"/>
    <w:rsid w:val="00684384"/>
    <w:rsid w:val="006843E0"/>
    <w:rsid w:val="00684FAD"/>
    <w:rsid w:val="006857DF"/>
    <w:rsid w:val="00685FA9"/>
    <w:rsid w:val="00686901"/>
    <w:rsid w:val="0068709C"/>
    <w:rsid w:val="00687A48"/>
    <w:rsid w:val="006903B1"/>
    <w:rsid w:val="006905F5"/>
    <w:rsid w:val="006909D5"/>
    <w:rsid w:val="006912E2"/>
    <w:rsid w:val="006916EE"/>
    <w:rsid w:val="0069191A"/>
    <w:rsid w:val="00691D25"/>
    <w:rsid w:val="0069260F"/>
    <w:rsid w:val="006926DF"/>
    <w:rsid w:val="006934D2"/>
    <w:rsid w:val="006936B8"/>
    <w:rsid w:val="00693CA9"/>
    <w:rsid w:val="00693CEF"/>
    <w:rsid w:val="00694085"/>
    <w:rsid w:val="00694169"/>
    <w:rsid w:val="006941C7"/>
    <w:rsid w:val="00694A56"/>
    <w:rsid w:val="00694A6E"/>
    <w:rsid w:val="00694A99"/>
    <w:rsid w:val="00694D69"/>
    <w:rsid w:val="00694E34"/>
    <w:rsid w:val="0069540F"/>
    <w:rsid w:val="006956F8"/>
    <w:rsid w:val="006965BB"/>
    <w:rsid w:val="006965F8"/>
    <w:rsid w:val="00696C74"/>
    <w:rsid w:val="00696C9F"/>
    <w:rsid w:val="00696CE0"/>
    <w:rsid w:val="00696E60"/>
    <w:rsid w:val="006974D6"/>
    <w:rsid w:val="0069789B"/>
    <w:rsid w:val="00697BE0"/>
    <w:rsid w:val="00697DA7"/>
    <w:rsid w:val="006A063F"/>
    <w:rsid w:val="006A127A"/>
    <w:rsid w:val="006A1D18"/>
    <w:rsid w:val="006A1DC8"/>
    <w:rsid w:val="006A1F68"/>
    <w:rsid w:val="006A2386"/>
    <w:rsid w:val="006A322D"/>
    <w:rsid w:val="006A3339"/>
    <w:rsid w:val="006A3347"/>
    <w:rsid w:val="006A343A"/>
    <w:rsid w:val="006A3909"/>
    <w:rsid w:val="006A420E"/>
    <w:rsid w:val="006A457A"/>
    <w:rsid w:val="006A493F"/>
    <w:rsid w:val="006A4A54"/>
    <w:rsid w:val="006A5088"/>
    <w:rsid w:val="006A539B"/>
    <w:rsid w:val="006A54AA"/>
    <w:rsid w:val="006A5534"/>
    <w:rsid w:val="006A5951"/>
    <w:rsid w:val="006A5D98"/>
    <w:rsid w:val="006A5FAA"/>
    <w:rsid w:val="006A6919"/>
    <w:rsid w:val="006A6AA7"/>
    <w:rsid w:val="006A73F6"/>
    <w:rsid w:val="006A745F"/>
    <w:rsid w:val="006A74A2"/>
    <w:rsid w:val="006A77B8"/>
    <w:rsid w:val="006A7801"/>
    <w:rsid w:val="006A7951"/>
    <w:rsid w:val="006A7DB8"/>
    <w:rsid w:val="006B0032"/>
    <w:rsid w:val="006B0BDB"/>
    <w:rsid w:val="006B1935"/>
    <w:rsid w:val="006B1B95"/>
    <w:rsid w:val="006B235E"/>
    <w:rsid w:val="006B28F9"/>
    <w:rsid w:val="006B2B12"/>
    <w:rsid w:val="006B2BFA"/>
    <w:rsid w:val="006B3020"/>
    <w:rsid w:val="006B3034"/>
    <w:rsid w:val="006B3300"/>
    <w:rsid w:val="006B3B73"/>
    <w:rsid w:val="006B3F27"/>
    <w:rsid w:val="006B468D"/>
    <w:rsid w:val="006B4928"/>
    <w:rsid w:val="006B4BC6"/>
    <w:rsid w:val="006B4C6E"/>
    <w:rsid w:val="006B4F0B"/>
    <w:rsid w:val="006B554E"/>
    <w:rsid w:val="006B585B"/>
    <w:rsid w:val="006B5CF8"/>
    <w:rsid w:val="006B639A"/>
    <w:rsid w:val="006B6ECE"/>
    <w:rsid w:val="006B6F19"/>
    <w:rsid w:val="006B7022"/>
    <w:rsid w:val="006B7322"/>
    <w:rsid w:val="006B75A6"/>
    <w:rsid w:val="006B78BD"/>
    <w:rsid w:val="006B7F1D"/>
    <w:rsid w:val="006C120A"/>
    <w:rsid w:val="006C125D"/>
    <w:rsid w:val="006C1A40"/>
    <w:rsid w:val="006C2541"/>
    <w:rsid w:val="006C2887"/>
    <w:rsid w:val="006C2AC8"/>
    <w:rsid w:val="006C34B1"/>
    <w:rsid w:val="006C38AE"/>
    <w:rsid w:val="006C3A4E"/>
    <w:rsid w:val="006C3A6D"/>
    <w:rsid w:val="006C3C83"/>
    <w:rsid w:val="006C410A"/>
    <w:rsid w:val="006C45BA"/>
    <w:rsid w:val="006C46FF"/>
    <w:rsid w:val="006C4954"/>
    <w:rsid w:val="006C4B16"/>
    <w:rsid w:val="006C4F51"/>
    <w:rsid w:val="006C5731"/>
    <w:rsid w:val="006C58BC"/>
    <w:rsid w:val="006C66E6"/>
    <w:rsid w:val="006C6888"/>
    <w:rsid w:val="006C72A5"/>
    <w:rsid w:val="006C7613"/>
    <w:rsid w:val="006C77F0"/>
    <w:rsid w:val="006C78A5"/>
    <w:rsid w:val="006C7A9B"/>
    <w:rsid w:val="006C7D4D"/>
    <w:rsid w:val="006C7E42"/>
    <w:rsid w:val="006D04AF"/>
    <w:rsid w:val="006D067E"/>
    <w:rsid w:val="006D0D47"/>
    <w:rsid w:val="006D0E9A"/>
    <w:rsid w:val="006D0F01"/>
    <w:rsid w:val="006D106C"/>
    <w:rsid w:val="006D131B"/>
    <w:rsid w:val="006D1686"/>
    <w:rsid w:val="006D2094"/>
    <w:rsid w:val="006D23EC"/>
    <w:rsid w:val="006D245F"/>
    <w:rsid w:val="006D28F3"/>
    <w:rsid w:val="006D2E6E"/>
    <w:rsid w:val="006D2F24"/>
    <w:rsid w:val="006D394F"/>
    <w:rsid w:val="006D3A59"/>
    <w:rsid w:val="006D3E0A"/>
    <w:rsid w:val="006D3EFC"/>
    <w:rsid w:val="006D3FD8"/>
    <w:rsid w:val="006D48C6"/>
    <w:rsid w:val="006D4C8B"/>
    <w:rsid w:val="006D5065"/>
    <w:rsid w:val="006D5151"/>
    <w:rsid w:val="006D5508"/>
    <w:rsid w:val="006D560A"/>
    <w:rsid w:val="006D57FF"/>
    <w:rsid w:val="006D592A"/>
    <w:rsid w:val="006D5C4F"/>
    <w:rsid w:val="006D5EDA"/>
    <w:rsid w:val="006D6212"/>
    <w:rsid w:val="006D6792"/>
    <w:rsid w:val="006D6A51"/>
    <w:rsid w:val="006D6CC3"/>
    <w:rsid w:val="006D7B32"/>
    <w:rsid w:val="006E01B2"/>
    <w:rsid w:val="006E084C"/>
    <w:rsid w:val="006E16ED"/>
    <w:rsid w:val="006E179E"/>
    <w:rsid w:val="006E18D6"/>
    <w:rsid w:val="006E1B67"/>
    <w:rsid w:val="006E2257"/>
    <w:rsid w:val="006E235D"/>
    <w:rsid w:val="006E2767"/>
    <w:rsid w:val="006E2C99"/>
    <w:rsid w:val="006E2F23"/>
    <w:rsid w:val="006E32DE"/>
    <w:rsid w:val="006E398D"/>
    <w:rsid w:val="006E429B"/>
    <w:rsid w:val="006E470D"/>
    <w:rsid w:val="006E4A52"/>
    <w:rsid w:val="006E4C68"/>
    <w:rsid w:val="006E4D16"/>
    <w:rsid w:val="006E4D3A"/>
    <w:rsid w:val="006E51FC"/>
    <w:rsid w:val="006E57A3"/>
    <w:rsid w:val="006E5C4E"/>
    <w:rsid w:val="006E5FD0"/>
    <w:rsid w:val="006E6064"/>
    <w:rsid w:val="006E618F"/>
    <w:rsid w:val="006E6660"/>
    <w:rsid w:val="006E6E37"/>
    <w:rsid w:val="006E6EA4"/>
    <w:rsid w:val="006E6EE3"/>
    <w:rsid w:val="006E72D6"/>
    <w:rsid w:val="006E758C"/>
    <w:rsid w:val="006E7D5A"/>
    <w:rsid w:val="006E7E7E"/>
    <w:rsid w:val="006E7F09"/>
    <w:rsid w:val="006F02C9"/>
    <w:rsid w:val="006F1130"/>
    <w:rsid w:val="006F14F0"/>
    <w:rsid w:val="006F1701"/>
    <w:rsid w:val="006F17A6"/>
    <w:rsid w:val="006F17E2"/>
    <w:rsid w:val="006F1B08"/>
    <w:rsid w:val="006F1CC2"/>
    <w:rsid w:val="006F22EA"/>
    <w:rsid w:val="006F29F2"/>
    <w:rsid w:val="006F2B97"/>
    <w:rsid w:val="006F2DC7"/>
    <w:rsid w:val="006F327D"/>
    <w:rsid w:val="006F32CC"/>
    <w:rsid w:val="006F3563"/>
    <w:rsid w:val="006F3DA0"/>
    <w:rsid w:val="006F4066"/>
    <w:rsid w:val="006F422D"/>
    <w:rsid w:val="006F43B7"/>
    <w:rsid w:val="006F47F1"/>
    <w:rsid w:val="006F4C83"/>
    <w:rsid w:val="006F50BB"/>
    <w:rsid w:val="006F5109"/>
    <w:rsid w:val="006F52DE"/>
    <w:rsid w:val="006F5EBA"/>
    <w:rsid w:val="006F62A3"/>
    <w:rsid w:val="006F63C8"/>
    <w:rsid w:val="006F6488"/>
    <w:rsid w:val="006F6AB7"/>
    <w:rsid w:val="006F6CDA"/>
    <w:rsid w:val="006F7778"/>
    <w:rsid w:val="006F7B0D"/>
    <w:rsid w:val="006F7DA0"/>
    <w:rsid w:val="006F7F2F"/>
    <w:rsid w:val="007005CB"/>
    <w:rsid w:val="00701CEF"/>
    <w:rsid w:val="0070241E"/>
    <w:rsid w:val="00702D73"/>
    <w:rsid w:val="00702F8E"/>
    <w:rsid w:val="007031B0"/>
    <w:rsid w:val="007034E6"/>
    <w:rsid w:val="0070371B"/>
    <w:rsid w:val="0070386B"/>
    <w:rsid w:val="00703B38"/>
    <w:rsid w:val="00703DD9"/>
    <w:rsid w:val="00703F56"/>
    <w:rsid w:val="00704B9C"/>
    <w:rsid w:val="00704CFB"/>
    <w:rsid w:val="00704F7B"/>
    <w:rsid w:val="00705020"/>
    <w:rsid w:val="00705382"/>
    <w:rsid w:val="00705418"/>
    <w:rsid w:val="00705846"/>
    <w:rsid w:val="00705CAE"/>
    <w:rsid w:val="00705E1F"/>
    <w:rsid w:val="007061E3"/>
    <w:rsid w:val="00706442"/>
    <w:rsid w:val="007064AF"/>
    <w:rsid w:val="0070667E"/>
    <w:rsid w:val="00707AD2"/>
    <w:rsid w:val="00707B19"/>
    <w:rsid w:val="00710C14"/>
    <w:rsid w:val="00710D67"/>
    <w:rsid w:val="00710D6C"/>
    <w:rsid w:val="007115FE"/>
    <w:rsid w:val="00711634"/>
    <w:rsid w:val="0071171D"/>
    <w:rsid w:val="00711ED6"/>
    <w:rsid w:val="00712181"/>
    <w:rsid w:val="0071240A"/>
    <w:rsid w:val="00712660"/>
    <w:rsid w:val="00712E4C"/>
    <w:rsid w:val="00713639"/>
    <w:rsid w:val="00713AC0"/>
    <w:rsid w:val="00713BB8"/>
    <w:rsid w:val="00713CDF"/>
    <w:rsid w:val="007143F8"/>
    <w:rsid w:val="00714675"/>
    <w:rsid w:val="007149FD"/>
    <w:rsid w:val="00714BBE"/>
    <w:rsid w:val="00715028"/>
    <w:rsid w:val="007155DB"/>
    <w:rsid w:val="007157D6"/>
    <w:rsid w:val="0071587B"/>
    <w:rsid w:val="00715F76"/>
    <w:rsid w:val="00716190"/>
    <w:rsid w:val="0071638E"/>
    <w:rsid w:val="007165AD"/>
    <w:rsid w:val="007168B3"/>
    <w:rsid w:val="00716DED"/>
    <w:rsid w:val="00716E09"/>
    <w:rsid w:val="0071743E"/>
    <w:rsid w:val="007176D3"/>
    <w:rsid w:val="00717945"/>
    <w:rsid w:val="00717E1A"/>
    <w:rsid w:val="00720079"/>
    <w:rsid w:val="00720123"/>
    <w:rsid w:val="007207E6"/>
    <w:rsid w:val="00720BA4"/>
    <w:rsid w:val="00720BB9"/>
    <w:rsid w:val="00720F0B"/>
    <w:rsid w:val="00721008"/>
    <w:rsid w:val="0072100B"/>
    <w:rsid w:val="007220DA"/>
    <w:rsid w:val="0072295E"/>
    <w:rsid w:val="00722A87"/>
    <w:rsid w:val="00722F9D"/>
    <w:rsid w:val="007232CC"/>
    <w:rsid w:val="007236FE"/>
    <w:rsid w:val="00723860"/>
    <w:rsid w:val="00723983"/>
    <w:rsid w:val="007248D4"/>
    <w:rsid w:val="00724955"/>
    <w:rsid w:val="00724E11"/>
    <w:rsid w:val="00725539"/>
    <w:rsid w:val="007256AB"/>
    <w:rsid w:val="00725731"/>
    <w:rsid w:val="00725A89"/>
    <w:rsid w:val="00726104"/>
    <w:rsid w:val="007263EA"/>
    <w:rsid w:val="007264D5"/>
    <w:rsid w:val="00726661"/>
    <w:rsid w:val="00726F94"/>
    <w:rsid w:val="007271FC"/>
    <w:rsid w:val="00727266"/>
    <w:rsid w:val="00727290"/>
    <w:rsid w:val="00727316"/>
    <w:rsid w:val="007277B1"/>
    <w:rsid w:val="007278D8"/>
    <w:rsid w:val="00727CBE"/>
    <w:rsid w:val="00727E83"/>
    <w:rsid w:val="0073019A"/>
    <w:rsid w:val="007302A3"/>
    <w:rsid w:val="007303BC"/>
    <w:rsid w:val="007304B7"/>
    <w:rsid w:val="00730C8E"/>
    <w:rsid w:val="00730CA9"/>
    <w:rsid w:val="00730E79"/>
    <w:rsid w:val="0073117B"/>
    <w:rsid w:val="007311E8"/>
    <w:rsid w:val="00731402"/>
    <w:rsid w:val="00731726"/>
    <w:rsid w:val="00731D58"/>
    <w:rsid w:val="00731D7E"/>
    <w:rsid w:val="0073235A"/>
    <w:rsid w:val="007330C6"/>
    <w:rsid w:val="00733574"/>
    <w:rsid w:val="007336E3"/>
    <w:rsid w:val="00733701"/>
    <w:rsid w:val="00733D1E"/>
    <w:rsid w:val="00733F4F"/>
    <w:rsid w:val="007340AE"/>
    <w:rsid w:val="007340E1"/>
    <w:rsid w:val="00734A6F"/>
    <w:rsid w:val="00734B88"/>
    <w:rsid w:val="00734C12"/>
    <w:rsid w:val="0073562D"/>
    <w:rsid w:val="00735BDC"/>
    <w:rsid w:val="00735D04"/>
    <w:rsid w:val="00735FF1"/>
    <w:rsid w:val="007361D3"/>
    <w:rsid w:val="00736619"/>
    <w:rsid w:val="007368E5"/>
    <w:rsid w:val="00736D90"/>
    <w:rsid w:val="0073708E"/>
    <w:rsid w:val="007373E2"/>
    <w:rsid w:val="007378D0"/>
    <w:rsid w:val="00737D46"/>
    <w:rsid w:val="007402D1"/>
    <w:rsid w:val="007405E7"/>
    <w:rsid w:val="00740D2D"/>
    <w:rsid w:val="00740DF8"/>
    <w:rsid w:val="007410A8"/>
    <w:rsid w:val="007414F3"/>
    <w:rsid w:val="00741D3C"/>
    <w:rsid w:val="00741DE7"/>
    <w:rsid w:val="00741F94"/>
    <w:rsid w:val="00742282"/>
    <w:rsid w:val="007426F2"/>
    <w:rsid w:val="0074274B"/>
    <w:rsid w:val="00742883"/>
    <w:rsid w:val="00742ED5"/>
    <w:rsid w:val="007435DE"/>
    <w:rsid w:val="00743973"/>
    <w:rsid w:val="00744172"/>
    <w:rsid w:val="00744C77"/>
    <w:rsid w:val="00745786"/>
    <w:rsid w:val="00745EC8"/>
    <w:rsid w:val="00745F40"/>
    <w:rsid w:val="00746584"/>
    <w:rsid w:val="00746673"/>
    <w:rsid w:val="00746DE1"/>
    <w:rsid w:val="00746E4D"/>
    <w:rsid w:val="00747803"/>
    <w:rsid w:val="00747880"/>
    <w:rsid w:val="0075010E"/>
    <w:rsid w:val="007501A3"/>
    <w:rsid w:val="00750301"/>
    <w:rsid w:val="00750EBA"/>
    <w:rsid w:val="00751905"/>
    <w:rsid w:val="00751B9F"/>
    <w:rsid w:val="00751BAE"/>
    <w:rsid w:val="00751DEE"/>
    <w:rsid w:val="007521BE"/>
    <w:rsid w:val="00752452"/>
    <w:rsid w:val="0075312E"/>
    <w:rsid w:val="00753534"/>
    <w:rsid w:val="00753A58"/>
    <w:rsid w:val="00753ABC"/>
    <w:rsid w:val="00753E1E"/>
    <w:rsid w:val="007543EF"/>
    <w:rsid w:val="007544D9"/>
    <w:rsid w:val="00754862"/>
    <w:rsid w:val="00755109"/>
    <w:rsid w:val="0075511C"/>
    <w:rsid w:val="00755B93"/>
    <w:rsid w:val="00756B2E"/>
    <w:rsid w:val="00756B78"/>
    <w:rsid w:val="0075742A"/>
    <w:rsid w:val="0075776D"/>
    <w:rsid w:val="007578E2"/>
    <w:rsid w:val="0075796F"/>
    <w:rsid w:val="007602AF"/>
    <w:rsid w:val="00760469"/>
    <w:rsid w:val="00760A64"/>
    <w:rsid w:val="00760D39"/>
    <w:rsid w:val="00760EB2"/>
    <w:rsid w:val="00761526"/>
    <w:rsid w:val="00761B97"/>
    <w:rsid w:val="00761F40"/>
    <w:rsid w:val="00762589"/>
    <w:rsid w:val="00762E59"/>
    <w:rsid w:val="00762F88"/>
    <w:rsid w:val="00762FC6"/>
    <w:rsid w:val="0076304E"/>
    <w:rsid w:val="0076318E"/>
    <w:rsid w:val="0076330C"/>
    <w:rsid w:val="007644D1"/>
    <w:rsid w:val="00764D89"/>
    <w:rsid w:val="00765168"/>
    <w:rsid w:val="00765347"/>
    <w:rsid w:val="00765F51"/>
    <w:rsid w:val="00766110"/>
    <w:rsid w:val="0076657A"/>
    <w:rsid w:val="0076657E"/>
    <w:rsid w:val="007667A8"/>
    <w:rsid w:val="0076704B"/>
    <w:rsid w:val="007670C2"/>
    <w:rsid w:val="00767277"/>
    <w:rsid w:val="007674FD"/>
    <w:rsid w:val="0076777B"/>
    <w:rsid w:val="00767BF9"/>
    <w:rsid w:val="00770303"/>
    <w:rsid w:val="00770CAE"/>
    <w:rsid w:val="007716F9"/>
    <w:rsid w:val="00771763"/>
    <w:rsid w:val="00772139"/>
    <w:rsid w:val="00772229"/>
    <w:rsid w:val="00772504"/>
    <w:rsid w:val="00772E50"/>
    <w:rsid w:val="00773350"/>
    <w:rsid w:val="0077345A"/>
    <w:rsid w:val="007736A7"/>
    <w:rsid w:val="007737FF"/>
    <w:rsid w:val="00773FB2"/>
    <w:rsid w:val="00774023"/>
    <w:rsid w:val="007746FE"/>
    <w:rsid w:val="00774CBB"/>
    <w:rsid w:val="00774FFB"/>
    <w:rsid w:val="00775785"/>
    <w:rsid w:val="00775A17"/>
    <w:rsid w:val="00775A82"/>
    <w:rsid w:val="00775B69"/>
    <w:rsid w:val="00775BA3"/>
    <w:rsid w:val="00776BAF"/>
    <w:rsid w:val="00776DF6"/>
    <w:rsid w:val="0077751D"/>
    <w:rsid w:val="007779E7"/>
    <w:rsid w:val="00777CC3"/>
    <w:rsid w:val="00777DEA"/>
    <w:rsid w:val="00780074"/>
    <w:rsid w:val="007801B5"/>
    <w:rsid w:val="00780260"/>
    <w:rsid w:val="00780383"/>
    <w:rsid w:val="007803D2"/>
    <w:rsid w:val="00780444"/>
    <w:rsid w:val="00780642"/>
    <w:rsid w:val="00780D44"/>
    <w:rsid w:val="007812E9"/>
    <w:rsid w:val="00781799"/>
    <w:rsid w:val="007817CF"/>
    <w:rsid w:val="00781B3A"/>
    <w:rsid w:val="00782515"/>
    <w:rsid w:val="00782987"/>
    <w:rsid w:val="00782A0B"/>
    <w:rsid w:val="00782BBD"/>
    <w:rsid w:val="00782D98"/>
    <w:rsid w:val="007832A9"/>
    <w:rsid w:val="0078348A"/>
    <w:rsid w:val="00783970"/>
    <w:rsid w:val="00783BCC"/>
    <w:rsid w:val="00783D4E"/>
    <w:rsid w:val="007840BF"/>
    <w:rsid w:val="0078483E"/>
    <w:rsid w:val="00784C0C"/>
    <w:rsid w:val="00784DBE"/>
    <w:rsid w:val="00784EF6"/>
    <w:rsid w:val="007851AD"/>
    <w:rsid w:val="007851B2"/>
    <w:rsid w:val="007852D4"/>
    <w:rsid w:val="0078533B"/>
    <w:rsid w:val="0078569B"/>
    <w:rsid w:val="00785BB4"/>
    <w:rsid w:val="00785C4F"/>
    <w:rsid w:val="00785FF1"/>
    <w:rsid w:val="007864A8"/>
    <w:rsid w:val="00786A80"/>
    <w:rsid w:val="00787E3A"/>
    <w:rsid w:val="00790317"/>
    <w:rsid w:val="007905F8"/>
    <w:rsid w:val="0079079A"/>
    <w:rsid w:val="00790EB0"/>
    <w:rsid w:val="00791039"/>
    <w:rsid w:val="00791394"/>
    <w:rsid w:val="0079284B"/>
    <w:rsid w:val="00792C18"/>
    <w:rsid w:val="00792D70"/>
    <w:rsid w:val="007931C3"/>
    <w:rsid w:val="00793267"/>
    <w:rsid w:val="00793D27"/>
    <w:rsid w:val="007945EB"/>
    <w:rsid w:val="00794A9B"/>
    <w:rsid w:val="00794DCF"/>
    <w:rsid w:val="007953BA"/>
    <w:rsid w:val="0079558A"/>
    <w:rsid w:val="00795C51"/>
    <w:rsid w:val="00795E57"/>
    <w:rsid w:val="0079707E"/>
    <w:rsid w:val="007972A9"/>
    <w:rsid w:val="00797453"/>
    <w:rsid w:val="007977FC"/>
    <w:rsid w:val="0079785B"/>
    <w:rsid w:val="00797940"/>
    <w:rsid w:val="00797D4D"/>
    <w:rsid w:val="007A0A5A"/>
    <w:rsid w:val="007A0C8F"/>
    <w:rsid w:val="007A0FA0"/>
    <w:rsid w:val="007A14EC"/>
    <w:rsid w:val="007A162B"/>
    <w:rsid w:val="007A19BE"/>
    <w:rsid w:val="007A1AA7"/>
    <w:rsid w:val="007A1B1D"/>
    <w:rsid w:val="007A2017"/>
    <w:rsid w:val="007A2233"/>
    <w:rsid w:val="007A226F"/>
    <w:rsid w:val="007A27F4"/>
    <w:rsid w:val="007A34D2"/>
    <w:rsid w:val="007A368C"/>
    <w:rsid w:val="007A3DAA"/>
    <w:rsid w:val="007A414A"/>
    <w:rsid w:val="007A4331"/>
    <w:rsid w:val="007A5099"/>
    <w:rsid w:val="007A5227"/>
    <w:rsid w:val="007A52DF"/>
    <w:rsid w:val="007A5A66"/>
    <w:rsid w:val="007A60F3"/>
    <w:rsid w:val="007A62E8"/>
    <w:rsid w:val="007A6A45"/>
    <w:rsid w:val="007A6BD9"/>
    <w:rsid w:val="007A6F24"/>
    <w:rsid w:val="007A6F71"/>
    <w:rsid w:val="007A7490"/>
    <w:rsid w:val="007A762A"/>
    <w:rsid w:val="007B093B"/>
    <w:rsid w:val="007B0CAC"/>
    <w:rsid w:val="007B10D0"/>
    <w:rsid w:val="007B1777"/>
    <w:rsid w:val="007B1AD4"/>
    <w:rsid w:val="007B1B26"/>
    <w:rsid w:val="007B1E49"/>
    <w:rsid w:val="007B22F7"/>
    <w:rsid w:val="007B2586"/>
    <w:rsid w:val="007B25DC"/>
    <w:rsid w:val="007B26F0"/>
    <w:rsid w:val="007B295C"/>
    <w:rsid w:val="007B2D10"/>
    <w:rsid w:val="007B34D7"/>
    <w:rsid w:val="007B3AA6"/>
    <w:rsid w:val="007B3D13"/>
    <w:rsid w:val="007B3DAA"/>
    <w:rsid w:val="007B3F93"/>
    <w:rsid w:val="007B4195"/>
    <w:rsid w:val="007B4573"/>
    <w:rsid w:val="007B48CB"/>
    <w:rsid w:val="007B4960"/>
    <w:rsid w:val="007B4968"/>
    <w:rsid w:val="007B4974"/>
    <w:rsid w:val="007B4DD3"/>
    <w:rsid w:val="007B5019"/>
    <w:rsid w:val="007B516C"/>
    <w:rsid w:val="007B5486"/>
    <w:rsid w:val="007B5C6F"/>
    <w:rsid w:val="007B5CB4"/>
    <w:rsid w:val="007B5CE0"/>
    <w:rsid w:val="007B5E32"/>
    <w:rsid w:val="007B5F71"/>
    <w:rsid w:val="007B60AD"/>
    <w:rsid w:val="007B6741"/>
    <w:rsid w:val="007B6E47"/>
    <w:rsid w:val="007B7332"/>
    <w:rsid w:val="007B746B"/>
    <w:rsid w:val="007B74E4"/>
    <w:rsid w:val="007B79DC"/>
    <w:rsid w:val="007B7B1E"/>
    <w:rsid w:val="007C031A"/>
    <w:rsid w:val="007C0E73"/>
    <w:rsid w:val="007C105A"/>
    <w:rsid w:val="007C117E"/>
    <w:rsid w:val="007C12A7"/>
    <w:rsid w:val="007C1453"/>
    <w:rsid w:val="007C14DF"/>
    <w:rsid w:val="007C1A28"/>
    <w:rsid w:val="007C2077"/>
    <w:rsid w:val="007C235C"/>
    <w:rsid w:val="007C237B"/>
    <w:rsid w:val="007C26A0"/>
    <w:rsid w:val="007C2FE3"/>
    <w:rsid w:val="007C30CF"/>
    <w:rsid w:val="007C31DA"/>
    <w:rsid w:val="007C323E"/>
    <w:rsid w:val="007C3332"/>
    <w:rsid w:val="007C341C"/>
    <w:rsid w:val="007C3482"/>
    <w:rsid w:val="007C362A"/>
    <w:rsid w:val="007C3E06"/>
    <w:rsid w:val="007C411A"/>
    <w:rsid w:val="007C4428"/>
    <w:rsid w:val="007C457F"/>
    <w:rsid w:val="007C4E8E"/>
    <w:rsid w:val="007C5315"/>
    <w:rsid w:val="007C57DA"/>
    <w:rsid w:val="007C5B08"/>
    <w:rsid w:val="007C5B52"/>
    <w:rsid w:val="007C5DBC"/>
    <w:rsid w:val="007C6CDB"/>
    <w:rsid w:val="007C7001"/>
    <w:rsid w:val="007C766A"/>
    <w:rsid w:val="007C7849"/>
    <w:rsid w:val="007D00E0"/>
    <w:rsid w:val="007D056F"/>
    <w:rsid w:val="007D06F8"/>
    <w:rsid w:val="007D0A39"/>
    <w:rsid w:val="007D1AFD"/>
    <w:rsid w:val="007D1E4C"/>
    <w:rsid w:val="007D2DBC"/>
    <w:rsid w:val="007D33EA"/>
    <w:rsid w:val="007D3CAC"/>
    <w:rsid w:val="007D4E60"/>
    <w:rsid w:val="007D502B"/>
    <w:rsid w:val="007D54A5"/>
    <w:rsid w:val="007D5C97"/>
    <w:rsid w:val="007D6963"/>
    <w:rsid w:val="007D6A3E"/>
    <w:rsid w:val="007D6CC1"/>
    <w:rsid w:val="007D74C8"/>
    <w:rsid w:val="007D7818"/>
    <w:rsid w:val="007D7CBE"/>
    <w:rsid w:val="007D7D6D"/>
    <w:rsid w:val="007E0531"/>
    <w:rsid w:val="007E0784"/>
    <w:rsid w:val="007E0806"/>
    <w:rsid w:val="007E0D32"/>
    <w:rsid w:val="007E187E"/>
    <w:rsid w:val="007E19C9"/>
    <w:rsid w:val="007E1AC8"/>
    <w:rsid w:val="007E1B67"/>
    <w:rsid w:val="007E2A67"/>
    <w:rsid w:val="007E2C48"/>
    <w:rsid w:val="007E2DBC"/>
    <w:rsid w:val="007E2FF9"/>
    <w:rsid w:val="007E307E"/>
    <w:rsid w:val="007E4214"/>
    <w:rsid w:val="007E47DB"/>
    <w:rsid w:val="007E4877"/>
    <w:rsid w:val="007E496F"/>
    <w:rsid w:val="007E5188"/>
    <w:rsid w:val="007E5927"/>
    <w:rsid w:val="007E68CA"/>
    <w:rsid w:val="007E6C84"/>
    <w:rsid w:val="007E7607"/>
    <w:rsid w:val="007E77BD"/>
    <w:rsid w:val="007E79DA"/>
    <w:rsid w:val="007E7CB3"/>
    <w:rsid w:val="007E7FEA"/>
    <w:rsid w:val="007F06D7"/>
    <w:rsid w:val="007F0CCE"/>
    <w:rsid w:val="007F1352"/>
    <w:rsid w:val="007F13E8"/>
    <w:rsid w:val="007F1D98"/>
    <w:rsid w:val="007F21D2"/>
    <w:rsid w:val="007F227E"/>
    <w:rsid w:val="007F2C5B"/>
    <w:rsid w:val="007F3531"/>
    <w:rsid w:val="007F37F0"/>
    <w:rsid w:val="007F3DD1"/>
    <w:rsid w:val="007F403D"/>
    <w:rsid w:val="007F43EB"/>
    <w:rsid w:val="007F4783"/>
    <w:rsid w:val="007F4DE4"/>
    <w:rsid w:val="007F4FBC"/>
    <w:rsid w:val="007F5401"/>
    <w:rsid w:val="007F5AB2"/>
    <w:rsid w:val="007F5FDC"/>
    <w:rsid w:val="007F6191"/>
    <w:rsid w:val="007F6322"/>
    <w:rsid w:val="007F72A2"/>
    <w:rsid w:val="007F7416"/>
    <w:rsid w:val="007F7B35"/>
    <w:rsid w:val="007F7BF6"/>
    <w:rsid w:val="007F7C9D"/>
    <w:rsid w:val="007F7D22"/>
    <w:rsid w:val="007F7EB1"/>
    <w:rsid w:val="008000DA"/>
    <w:rsid w:val="0080020E"/>
    <w:rsid w:val="008002C1"/>
    <w:rsid w:val="00800DC1"/>
    <w:rsid w:val="00801279"/>
    <w:rsid w:val="00801322"/>
    <w:rsid w:val="0080157A"/>
    <w:rsid w:val="0080172F"/>
    <w:rsid w:val="00801AC5"/>
    <w:rsid w:val="00801BBD"/>
    <w:rsid w:val="00801FE6"/>
    <w:rsid w:val="0080211C"/>
    <w:rsid w:val="008024A2"/>
    <w:rsid w:val="0080262B"/>
    <w:rsid w:val="0080302A"/>
    <w:rsid w:val="0080320A"/>
    <w:rsid w:val="00803A7A"/>
    <w:rsid w:val="00803AEB"/>
    <w:rsid w:val="008041F9"/>
    <w:rsid w:val="008045BE"/>
    <w:rsid w:val="00804ED4"/>
    <w:rsid w:val="00805035"/>
    <w:rsid w:val="0080525B"/>
    <w:rsid w:val="00805274"/>
    <w:rsid w:val="00805558"/>
    <w:rsid w:val="0080556D"/>
    <w:rsid w:val="00805631"/>
    <w:rsid w:val="0080567A"/>
    <w:rsid w:val="00805E16"/>
    <w:rsid w:val="00806413"/>
    <w:rsid w:val="00806447"/>
    <w:rsid w:val="00806DE3"/>
    <w:rsid w:val="00806DEC"/>
    <w:rsid w:val="00806F75"/>
    <w:rsid w:val="00807A2B"/>
    <w:rsid w:val="00807EA9"/>
    <w:rsid w:val="00810241"/>
    <w:rsid w:val="0081078A"/>
    <w:rsid w:val="00810F66"/>
    <w:rsid w:val="00811104"/>
    <w:rsid w:val="00811519"/>
    <w:rsid w:val="00811726"/>
    <w:rsid w:val="00811D08"/>
    <w:rsid w:val="00812768"/>
    <w:rsid w:val="00812A42"/>
    <w:rsid w:val="00812A8D"/>
    <w:rsid w:val="00813369"/>
    <w:rsid w:val="008137EA"/>
    <w:rsid w:val="00813892"/>
    <w:rsid w:val="008139B9"/>
    <w:rsid w:val="00813B24"/>
    <w:rsid w:val="00814022"/>
    <w:rsid w:val="008144DA"/>
    <w:rsid w:val="00814C93"/>
    <w:rsid w:val="00814ED9"/>
    <w:rsid w:val="008150C1"/>
    <w:rsid w:val="0081537E"/>
    <w:rsid w:val="00815544"/>
    <w:rsid w:val="00815700"/>
    <w:rsid w:val="00815D00"/>
    <w:rsid w:val="00815E7F"/>
    <w:rsid w:val="00815EE0"/>
    <w:rsid w:val="00816476"/>
    <w:rsid w:val="008167B5"/>
    <w:rsid w:val="00816C8B"/>
    <w:rsid w:val="00816E21"/>
    <w:rsid w:val="0081746A"/>
    <w:rsid w:val="00817511"/>
    <w:rsid w:val="008176CA"/>
    <w:rsid w:val="00817AA9"/>
    <w:rsid w:val="00817C08"/>
    <w:rsid w:val="00820656"/>
    <w:rsid w:val="00820797"/>
    <w:rsid w:val="00820954"/>
    <w:rsid w:val="00820D9B"/>
    <w:rsid w:val="008212B8"/>
    <w:rsid w:val="00821B2D"/>
    <w:rsid w:val="00821BC2"/>
    <w:rsid w:val="00821D00"/>
    <w:rsid w:val="00822377"/>
    <w:rsid w:val="008227BA"/>
    <w:rsid w:val="00822C49"/>
    <w:rsid w:val="00822C69"/>
    <w:rsid w:val="00822F47"/>
    <w:rsid w:val="00822FAD"/>
    <w:rsid w:val="0082380D"/>
    <w:rsid w:val="00823842"/>
    <w:rsid w:val="008238CF"/>
    <w:rsid w:val="00823AB5"/>
    <w:rsid w:val="00823C74"/>
    <w:rsid w:val="00823CFF"/>
    <w:rsid w:val="00823E36"/>
    <w:rsid w:val="008240F2"/>
    <w:rsid w:val="0082469F"/>
    <w:rsid w:val="00824818"/>
    <w:rsid w:val="00825364"/>
    <w:rsid w:val="008253AE"/>
    <w:rsid w:val="00825753"/>
    <w:rsid w:val="0082590F"/>
    <w:rsid w:val="008261AC"/>
    <w:rsid w:val="008263A1"/>
    <w:rsid w:val="00827156"/>
    <w:rsid w:val="00827338"/>
    <w:rsid w:val="008273B6"/>
    <w:rsid w:val="00827BA6"/>
    <w:rsid w:val="00830036"/>
    <w:rsid w:val="00830F17"/>
    <w:rsid w:val="0083110E"/>
    <w:rsid w:val="008319E9"/>
    <w:rsid w:val="00831CCD"/>
    <w:rsid w:val="00831D54"/>
    <w:rsid w:val="0083268B"/>
    <w:rsid w:val="00832726"/>
    <w:rsid w:val="00832ECD"/>
    <w:rsid w:val="00832F65"/>
    <w:rsid w:val="00833060"/>
    <w:rsid w:val="0083338B"/>
    <w:rsid w:val="008339AA"/>
    <w:rsid w:val="00833ABD"/>
    <w:rsid w:val="00833E1B"/>
    <w:rsid w:val="00834241"/>
    <w:rsid w:val="00834466"/>
    <w:rsid w:val="00834846"/>
    <w:rsid w:val="00834B7A"/>
    <w:rsid w:val="00835116"/>
    <w:rsid w:val="00835539"/>
    <w:rsid w:val="00835675"/>
    <w:rsid w:val="00835693"/>
    <w:rsid w:val="0083615F"/>
    <w:rsid w:val="008364D5"/>
    <w:rsid w:val="00836589"/>
    <w:rsid w:val="0083681E"/>
    <w:rsid w:val="00836B1B"/>
    <w:rsid w:val="00836E4C"/>
    <w:rsid w:val="00837A73"/>
    <w:rsid w:val="00837AED"/>
    <w:rsid w:val="00840093"/>
    <w:rsid w:val="0084047B"/>
    <w:rsid w:val="00840496"/>
    <w:rsid w:val="008408BE"/>
    <w:rsid w:val="00840E58"/>
    <w:rsid w:val="008412AA"/>
    <w:rsid w:val="008416A5"/>
    <w:rsid w:val="008416BF"/>
    <w:rsid w:val="008418AB"/>
    <w:rsid w:val="008421C0"/>
    <w:rsid w:val="008429FC"/>
    <w:rsid w:val="00842C0B"/>
    <w:rsid w:val="00842C7C"/>
    <w:rsid w:val="00842C88"/>
    <w:rsid w:val="00842DD6"/>
    <w:rsid w:val="00844097"/>
    <w:rsid w:val="00844352"/>
    <w:rsid w:val="008448DF"/>
    <w:rsid w:val="00845039"/>
    <w:rsid w:val="00845711"/>
    <w:rsid w:val="00845888"/>
    <w:rsid w:val="00845A85"/>
    <w:rsid w:val="00846484"/>
    <w:rsid w:val="008464A9"/>
    <w:rsid w:val="008464CF"/>
    <w:rsid w:val="00846674"/>
    <w:rsid w:val="008467AE"/>
    <w:rsid w:val="00846F6F"/>
    <w:rsid w:val="00846FBA"/>
    <w:rsid w:val="008470B5"/>
    <w:rsid w:val="0084737C"/>
    <w:rsid w:val="00847748"/>
    <w:rsid w:val="008479D6"/>
    <w:rsid w:val="008502D5"/>
    <w:rsid w:val="00850B06"/>
    <w:rsid w:val="00850DAF"/>
    <w:rsid w:val="00850F21"/>
    <w:rsid w:val="008517A0"/>
    <w:rsid w:val="00851F20"/>
    <w:rsid w:val="00852212"/>
    <w:rsid w:val="00852280"/>
    <w:rsid w:val="0085235E"/>
    <w:rsid w:val="00852F29"/>
    <w:rsid w:val="00853543"/>
    <w:rsid w:val="008535AC"/>
    <w:rsid w:val="00853608"/>
    <w:rsid w:val="0085373B"/>
    <w:rsid w:val="00853B9B"/>
    <w:rsid w:val="00853BC8"/>
    <w:rsid w:val="0085434C"/>
    <w:rsid w:val="00854603"/>
    <w:rsid w:val="00854F35"/>
    <w:rsid w:val="008555A6"/>
    <w:rsid w:val="008555BB"/>
    <w:rsid w:val="008557DC"/>
    <w:rsid w:val="00855B0D"/>
    <w:rsid w:val="008562F4"/>
    <w:rsid w:val="008576D2"/>
    <w:rsid w:val="00857736"/>
    <w:rsid w:val="0085788C"/>
    <w:rsid w:val="00860055"/>
    <w:rsid w:val="008603A0"/>
    <w:rsid w:val="008606C8"/>
    <w:rsid w:val="008607C2"/>
    <w:rsid w:val="00860F8E"/>
    <w:rsid w:val="008611BF"/>
    <w:rsid w:val="008614F1"/>
    <w:rsid w:val="00861BF4"/>
    <w:rsid w:val="00861CD0"/>
    <w:rsid w:val="00861E3D"/>
    <w:rsid w:val="0086203B"/>
    <w:rsid w:val="008622CB"/>
    <w:rsid w:val="0086267B"/>
    <w:rsid w:val="00862896"/>
    <w:rsid w:val="00862A8E"/>
    <w:rsid w:val="008635DF"/>
    <w:rsid w:val="0086363D"/>
    <w:rsid w:val="008644EE"/>
    <w:rsid w:val="00864796"/>
    <w:rsid w:val="00864BE4"/>
    <w:rsid w:val="00864DB7"/>
    <w:rsid w:val="00865366"/>
    <w:rsid w:val="00865656"/>
    <w:rsid w:val="0086594F"/>
    <w:rsid w:val="00865EFC"/>
    <w:rsid w:val="00866127"/>
    <w:rsid w:val="008661D3"/>
    <w:rsid w:val="0086625D"/>
    <w:rsid w:val="008663C1"/>
    <w:rsid w:val="008666F5"/>
    <w:rsid w:val="0086678C"/>
    <w:rsid w:val="008667AA"/>
    <w:rsid w:val="00866881"/>
    <w:rsid w:val="00866A6F"/>
    <w:rsid w:val="00866ED5"/>
    <w:rsid w:val="00867171"/>
    <w:rsid w:val="008671D8"/>
    <w:rsid w:val="00867284"/>
    <w:rsid w:val="00867462"/>
    <w:rsid w:val="00867E10"/>
    <w:rsid w:val="00867FDD"/>
    <w:rsid w:val="00870FDD"/>
    <w:rsid w:val="008715A6"/>
    <w:rsid w:val="008718C2"/>
    <w:rsid w:val="008719CC"/>
    <w:rsid w:val="00872110"/>
    <w:rsid w:val="008723D9"/>
    <w:rsid w:val="008724BF"/>
    <w:rsid w:val="00873096"/>
    <w:rsid w:val="00873105"/>
    <w:rsid w:val="00873A87"/>
    <w:rsid w:val="008742A1"/>
    <w:rsid w:val="00874516"/>
    <w:rsid w:val="00874702"/>
    <w:rsid w:val="0087480E"/>
    <w:rsid w:val="0087484E"/>
    <w:rsid w:val="00874963"/>
    <w:rsid w:val="00874AE4"/>
    <w:rsid w:val="00874ED2"/>
    <w:rsid w:val="00874F22"/>
    <w:rsid w:val="00875379"/>
    <w:rsid w:val="0087566B"/>
    <w:rsid w:val="008759FE"/>
    <w:rsid w:val="00875B81"/>
    <w:rsid w:val="00875ED4"/>
    <w:rsid w:val="00875F26"/>
    <w:rsid w:val="00876090"/>
    <w:rsid w:val="0087623F"/>
    <w:rsid w:val="008766E9"/>
    <w:rsid w:val="00876706"/>
    <w:rsid w:val="00876B58"/>
    <w:rsid w:val="0087710C"/>
    <w:rsid w:val="0087721B"/>
    <w:rsid w:val="0087755E"/>
    <w:rsid w:val="00877C52"/>
    <w:rsid w:val="00878728"/>
    <w:rsid w:val="0088011A"/>
    <w:rsid w:val="00880127"/>
    <w:rsid w:val="00880D89"/>
    <w:rsid w:val="00881159"/>
    <w:rsid w:val="00881554"/>
    <w:rsid w:val="00881FFA"/>
    <w:rsid w:val="0088207B"/>
    <w:rsid w:val="008829EF"/>
    <w:rsid w:val="00883B41"/>
    <w:rsid w:val="00883E1A"/>
    <w:rsid w:val="00883E33"/>
    <w:rsid w:val="00884212"/>
    <w:rsid w:val="00884A0A"/>
    <w:rsid w:val="00884B69"/>
    <w:rsid w:val="00884CB8"/>
    <w:rsid w:val="00884DEE"/>
    <w:rsid w:val="008852FB"/>
    <w:rsid w:val="00885495"/>
    <w:rsid w:val="008855E2"/>
    <w:rsid w:val="00885CBE"/>
    <w:rsid w:val="00885DAA"/>
    <w:rsid w:val="00885EB7"/>
    <w:rsid w:val="0088624F"/>
    <w:rsid w:val="00886819"/>
    <w:rsid w:val="00886924"/>
    <w:rsid w:val="00886E2B"/>
    <w:rsid w:val="00887DBD"/>
    <w:rsid w:val="00887E95"/>
    <w:rsid w:val="00887F2B"/>
    <w:rsid w:val="00890033"/>
    <w:rsid w:val="00890056"/>
    <w:rsid w:val="008900E8"/>
    <w:rsid w:val="00890203"/>
    <w:rsid w:val="0089050F"/>
    <w:rsid w:val="0089090D"/>
    <w:rsid w:val="00890BF2"/>
    <w:rsid w:val="00890E30"/>
    <w:rsid w:val="0089151F"/>
    <w:rsid w:val="00891594"/>
    <w:rsid w:val="008915C5"/>
    <w:rsid w:val="008921B1"/>
    <w:rsid w:val="008924C8"/>
    <w:rsid w:val="00892686"/>
    <w:rsid w:val="008929AD"/>
    <w:rsid w:val="00892A06"/>
    <w:rsid w:val="00892A8B"/>
    <w:rsid w:val="00892C31"/>
    <w:rsid w:val="00893A7F"/>
    <w:rsid w:val="00893B22"/>
    <w:rsid w:val="00894169"/>
    <w:rsid w:val="0089431C"/>
    <w:rsid w:val="008943AB"/>
    <w:rsid w:val="008945B3"/>
    <w:rsid w:val="00894885"/>
    <w:rsid w:val="00894966"/>
    <w:rsid w:val="00894B9F"/>
    <w:rsid w:val="00894BB7"/>
    <w:rsid w:val="00895079"/>
    <w:rsid w:val="0089541C"/>
    <w:rsid w:val="00895783"/>
    <w:rsid w:val="008957DC"/>
    <w:rsid w:val="00895B8D"/>
    <w:rsid w:val="00895D30"/>
    <w:rsid w:val="00896D37"/>
    <w:rsid w:val="00896F07"/>
    <w:rsid w:val="00896F64"/>
    <w:rsid w:val="008977BF"/>
    <w:rsid w:val="0089786F"/>
    <w:rsid w:val="0089790B"/>
    <w:rsid w:val="008A0071"/>
    <w:rsid w:val="008A0128"/>
    <w:rsid w:val="008A0281"/>
    <w:rsid w:val="008A06ED"/>
    <w:rsid w:val="008A0DA2"/>
    <w:rsid w:val="008A0EAD"/>
    <w:rsid w:val="008A0F78"/>
    <w:rsid w:val="008A1012"/>
    <w:rsid w:val="008A125C"/>
    <w:rsid w:val="008A1EA9"/>
    <w:rsid w:val="008A29B7"/>
    <w:rsid w:val="008A3378"/>
    <w:rsid w:val="008A3474"/>
    <w:rsid w:val="008A3506"/>
    <w:rsid w:val="008A39F8"/>
    <w:rsid w:val="008A3BD6"/>
    <w:rsid w:val="008A4A48"/>
    <w:rsid w:val="008A4BBA"/>
    <w:rsid w:val="008A516F"/>
    <w:rsid w:val="008A5652"/>
    <w:rsid w:val="008A580E"/>
    <w:rsid w:val="008A588B"/>
    <w:rsid w:val="008A5AB8"/>
    <w:rsid w:val="008A5CBC"/>
    <w:rsid w:val="008A5CED"/>
    <w:rsid w:val="008A6079"/>
    <w:rsid w:val="008A63E9"/>
    <w:rsid w:val="008A64FB"/>
    <w:rsid w:val="008A7071"/>
    <w:rsid w:val="008A735B"/>
    <w:rsid w:val="008A79FB"/>
    <w:rsid w:val="008A7D81"/>
    <w:rsid w:val="008B0C3B"/>
    <w:rsid w:val="008B0DCD"/>
    <w:rsid w:val="008B121B"/>
    <w:rsid w:val="008B12B0"/>
    <w:rsid w:val="008B12D4"/>
    <w:rsid w:val="008B1317"/>
    <w:rsid w:val="008B1DAA"/>
    <w:rsid w:val="008B1EC5"/>
    <w:rsid w:val="008B2061"/>
    <w:rsid w:val="008B2116"/>
    <w:rsid w:val="008B2166"/>
    <w:rsid w:val="008B22E4"/>
    <w:rsid w:val="008B264C"/>
    <w:rsid w:val="008B2B49"/>
    <w:rsid w:val="008B2D29"/>
    <w:rsid w:val="008B3503"/>
    <w:rsid w:val="008B37DB"/>
    <w:rsid w:val="008B37F5"/>
    <w:rsid w:val="008B3B0D"/>
    <w:rsid w:val="008B3EBB"/>
    <w:rsid w:val="008B40AC"/>
    <w:rsid w:val="008B4270"/>
    <w:rsid w:val="008B44AC"/>
    <w:rsid w:val="008B4559"/>
    <w:rsid w:val="008B4A46"/>
    <w:rsid w:val="008B4B82"/>
    <w:rsid w:val="008B4C39"/>
    <w:rsid w:val="008B4FD4"/>
    <w:rsid w:val="008B4FDF"/>
    <w:rsid w:val="008B5BD9"/>
    <w:rsid w:val="008B5EC4"/>
    <w:rsid w:val="008B65E9"/>
    <w:rsid w:val="008B713B"/>
    <w:rsid w:val="008B759B"/>
    <w:rsid w:val="008B77C1"/>
    <w:rsid w:val="008B79A1"/>
    <w:rsid w:val="008C06A8"/>
    <w:rsid w:val="008C12FD"/>
    <w:rsid w:val="008C1AB2"/>
    <w:rsid w:val="008C1D64"/>
    <w:rsid w:val="008C221F"/>
    <w:rsid w:val="008C2B07"/>
    <w:rsid w:val="008C346C"/>
    <w:rsid w:val="008C34A7"/>
    <w:rsid w:val="008C3583"/>
    <w:rsid w:val="008C3FD0"/>
    <w:rsid w:val="008C4388"/>
    <w:rsid w:val="008C4572"/>
    <w:rsid w:val="008C49E4"/>
    <w:rsid w:val="008C4D01"/>
    <w:rsid w:val="008C4D89"/>
    <w:rsid w:val="008C538E"/>
    <w:rsid w:val="008C5564"/>
    <w:rsid w:val="008C5883"/>
    <w:rsid w:val="008C5A8D"/>
    <w:rsid w:val="008C612A"/>
    <w:rsid w:val="008C7037"/>
    <w:rsid w:val="008C7102"/>
    <w:rsid w:val="008C72C9"/>
    <w:rsid w:val="008C75DA"/>
    <w:rsid w:val="008C7E70"/>
    <w:rsid w:val="008C7F43"/>
    <w:rsid w:val="008D0362"/>
    <w:rsid w:val="008D12C0"/>
    <w:rsid w:val="008D1319"/>
    <w:rsid w:val="008D1444"/>
    <w:rsid w:val="008D1A74"/>
    <w:rsid w:val="008D1A9D"/>
    <w:rsid w:val="008D1BF6"/>
    <w:rsid w:val="008D20AA"/>
    <w:rsid w:val="008D2A3D"/>
    <w:rsid w:val="008D389F"/>
    <w:rsid w:val="008D3AC0"/>
    <w:rsid w:val="008D3C1E"/>
    <w:rsid w:val="008D3D17"/>
    <w:rsid w:val="008D3FCE"/>
    <w:rsid w:val="008D4143"/>
    <w:rsid w:val="008D4382"/>
    <w:rsid w:val="008D45C4"/>
    <w:rsid w:val="008D4697"/>
    <w:rsid w:val="008D469E"/>
    <w:rsid w:val="008D49F2"/>
    <w:rsid w:val="008D4D94"/>
    <w:rsid w:val="008D5450"/>
    <w:rsid w:val="008D5AB9"/>
    <w:rsid w:val="008D5FF2"/>
    <w:rsid w:val="008D6592"/>
    <w:rsid w:val="008D66CB"/>
    <w:rsid w:val="008D691E"/>
    <w:rsid w:val="008D7118"/>
    <w:rsid w:val="008D7419"/>
    <w:rsid w:val="008D77EC"/>
    <w:rsid w:val="008D7DBB"/>
    <w:rsid w:val="008D7F5C"/>
    <w:rsid w:val="008E002D"/>
    <w:rsid w:val="008E03A5"/>
    <w:rsid w:val="008E0635"/>
    <w:rsid w:val="008E0786"/>
    <w:rsid w:val="008E07C4"/>
    <w:rsid w:val="008E0970"/>
    <w:rsid w:val="008E0A1D"/>
    <w:rsid w:val="008E0F70"/>
    <w:rsid w:val="008E13AF"/>
    <w:rsid w:val="008E2840"/>
    <w:rsid w:val="008E2954"/>
    <w:rsid w:val="008E2D75"/>
    <w:rsid w:val="008E3B71"/>
    <w:rsid w:val="008E3C86"/>
    <w:rsid w:val="008E40B6"/>
    <w:rsid w:val="008E4849"/>
    <w:rsid w:val="008E4890"/>
    <w:rsid w:val="008E4C08"/>
    <w:rsid w:val="008E4F58"/>
    <w:rsid w:val="008E5043"/>
    <w:rsid w:val="008E514E"/>
    <w:rsid w:val="008E5E0C"/>
    <w:rsid w:val="008E5E78"/>
    <w:rsid w:val="008E5F03"/>
    <w:rsid w:val="008E5F3A"/>
    <w:rsid w:val="008E68F3"/>
    <w:rsid w:val="008E6DCC"/>
    <w:rsid w:val="008E734D"/>
    <w:rsid w:val="008E7E5D"/>
    <w:rsid w:val="008F0302"/>
    <w:rsid w:val="008F0364"/>
    <w:rsid w:val="008F0444"/>
    <w:rsid w:val="008F0627"/>
    <w:rsid w:val="008F0DCC"/>
    <w:rsid w:val="008F0EFC"/>
    <w:rsid w:val="008F121A"/>
    <w:rsid w:val="008F1C49"/>
    <w:rsid w:val="008F2082"/>
    <w:rsid w:val="008F26AB"/>
    <w:rsid w:val="008F288F"/>
    <w:rsid w:val="008F3350"/>
    <w:rsid w:val="008F3917"/>
    <w:rsid w:val="008F3AA8"/>
    <w:rsid w:val="008F4021"/>
    <w:rsid w:val="008F411A"/>
    <w:rsid w:val="008F4476"/>
    <w:rsid w:val="008F44A1"/>
    <w:rsid w:val="008F4A88"/>
    <w:rsid w:val="008F4EE3"/>
    <w:rsid w:val="008F4F03"/>
    <w:rsid w:val="008F520C"/>
    <w:rsid w:val="008F57B2"/>
    <w:rsid w:val="008F5884"/>
    <w:rsid w:val="008F5AC2"/>
    <w:rsid w:val="008F5F24"/>
    <w:rsid w:val="008F652E"/>
    <w:rsid w:val="008F68C2"/>
    <w:rsid w:val="008F785E"/>
    <w:rsid w:val="008F79FD"/>
    <w:rsid w:val="008F7C00"/>
    <w:rsid w:val="009009D7"/>
    <w:rsid w:val="00900A29"/>
    <w:rsid w:val="00900BBF"/>
    <w:rsid w:val="00900F93"/>
    <w:rsid w:val="009011DB"/>
    <w:rsid w:val="0090145F"/>
    <w:rsid w:val="00902603"/>
    <w:rsid w:val="0090286B"/>
    <w:rsid w:val="009029AF"/>
    <w:rsid w:val="009036ED"/>
    <w:rsid w:val="009041B3"/>
    <w:rsid w:val="00904A82"/>
    <w:rsid w:val="00904FC8"/>
    <w:rsid w:val="0090586F"/>
    <w:rsid w:val="00906080"/>
    <w:rsid w:val="00906299"/>
    <w:rsid w:val="009064EB"/>
    <w:rsid w:val="009065F9"/>
    <w:rsid w:val="00906620"/>
    <w:rsid w:val="00906D85"/>
    <w:rsid w:val="00906E87"/>
    <w:rsid w:val="00907194"/>
    <w:rsid w:val="00907312"/>
    <w:rsid w:val="00907439"/>
    <w:rsid w:val="009074D7"/>
    <w:rsid w:val="00907645"/>
    <w:rsid w:val="00907784"/>
    <w:rsid w:val="009078B1"/>
    <w:rsid w:val="00907C81"/>
    <w:rsid w:val="00907D97"/>
    <w:rsid w:val="009102DD"/>
    <w:rsid w:val="0091065C"/>
    <w:rsid w:val="009106DD"/>
    <w:rsid w:val="00910AE5"/>
    <w:rsid w:val="00910D7D"/>
    <w:rsid w:val="009114E7"/>
    <w:rsid w:val="00911730"/>
    <w:rsid w:val="0091174A"/>
    <w:rsid w:val="00911AC9"/>
    <w:rsid w:val="00911C18"/>
    <w:rsid w:val="00911D91"/>
    <w:rsid w:val="0091251A"/>
    <w:rsid w:val="009127DD"/>
    <w:rsid w:val="009128ED"/>
    <w:rsid w:val="00912EDE"/>
    <w:rsid w:val="009130EB"/>
    <w:rsid w:val="009135A1"/>
    <w:rsid w:val="00913883"/>
    <w:rsid w:val="00913D18"/>
    <w:rsid w:val="00913DC4"/>
    <w:rsid w:val="00913E82"/>
    <w:rsid w:val="0091405B"/>
    <w:rsid w:val="009141DC"/>
    <w:rsid w:val="00914B20"/>
    <w:rsid w:val="00914C58"/>
    <w:rsid w:val="00914DDC"/>
    <w:rsid w:val="00914E06"/>
    <w:rsid w:val="00914F84"/>
    <w:rsid w:val="009150D9"/>
    <w:rsid w:val="009152CB"/>
    <w:rsid w:val="00915807"/>
    <w:rsid w:val="00915A45"/>
    <w:rsid w:val="00915C15"/>
    <w:rsid w:val="00915C6F"/>
    <w:rsid w:val="00915F5C"/>
    <w:rsid w:val="009164D3"/>
    <w:rsid w:val="00916CED"/>
    <w:rsid w:val="00916D62"/>
    <w:rsid w:val="00916D98"/>
    <w:rsid w:val="009172D0"/>
    <w:rsid w:val="009179DD"/>
    <w:rsid w:val="00917E01"/>
    <w:rsid w:val="00920033"/>
    <w:rsid w:val="0092035E"/>
    <w:rsid w:val="009206A7"/>
    <w:rsid w:val="009209C8"/>
    <w:rsid w:val="00920A25"/>
    <w:rsid w:val="00920FE7"/>
    <w:rsid w:val="00921107"/>
    <w:rsid w:val="0092158F"/>
    <w:rsid w:val="009218D2"/>
    <w:rsid w:val="00921B43"/>
    <w:rsid w:val="00921EFA"/>
    <w:rsid w:val="0092277C"/>
    <w:rsid w:val="00922C27"/>
    <w:rsid w:val="00922D4B"/>
    <w:rsid w:val="00923875"/>
    <w:rsid w:val="009238D7"/>
    <w:rsid w:val="00923B39"/>
    <w:rsid w:val="0092422C"/>
    <w:rsid w:val="00925298"/>
    <w:rsid w:val="00925356"/>
    <w:rsid w:val="00925580"/>
    <w:rsid w:val="00925C7D"/>
    <w:rsid w:val="009261DB"/>
    <w:rsid w:val="00926EA0"/>
    <w:rsid w:val="0092765A"/>
    <w:rsid w:val="00927AA4"/>
    <w:rsid w:val="009301EE"/>
    <w:rsid w:val="0093073D"/>
    <w:rsid w:val="0093088A"/>
    <w:rsid w:val="00930D25"/>
    <w:rsid w:val="00930D86"/>
    <w:rsid w:val="009310E2"/>
    <w:rsid w:val="00931597"/>
    <w:rsid w:val="009315E7"/>
    <w:rsid w:val="00931622"/>
    <w:rsid w:val="0093170F"/>
    <w:rsid w:val="009318CD"/>
    <w:rsid w:val="00931B87"/>
    <w:rsid w:val="00932718"/>
    <w:rsid w:val="00932A61"/>
    <w:rsid w:val="0093322C"/>
    <w:rsid w:val="00933DEC"/>
    <w:rsid w:val="00934520"/>
    <w:rsid w:val="00934640"/>
    <w:rsid w:val="00934909"/>
    <w:rsid w:val="00935206"/>
    <w:rsid w:val="00935445"/>
    <w:rsid w:val="009355A2"/>
    <w:rsid w:val="0093587E"/>
    <w:rsid w:val="009358D0"/>
    <w:rsid w:val="00935A10"/>
    <w:rsid w:val="00935D4E"/>
    <w:rsid w:val="0093612B"/>
    <w:rsid w:val="009365F6"/>
    <w:rsid w:val="00936861"/>
    <w:rsid w:val="00936E1B"/>
    <w:rsid w:val="009370AC"/>
    <w:rsid w:val="009373A1"/>
    <w:rsid w:val="009378FB"/>
    <w:rsid w:val="00937DC8"/>
    <w:rsid w:val="00937F46"/>
    <w:rsid w:val="009404D4"/>
    <w:rsid w:val="009404D7"/>
    <w:rsid w:val="00940886"/>
    <w:rsid w:val="00940A0C"/>
    <w:rsid w:val="0094106B"/>
    <w:rsid w:val="009417DD"/>
    <w:rsid w:val="00941C03"/>
    <w:rsid w:val="00942208"/>
    <w:rsid w:val="0094249C"/>
    <w:rsid w:val="00942750"/>
    <w:rsid w:val="00942997"/>
    <w:rsid w:val="00942F22"/>
    <w:rsid w:val="009431F1"/>
    <w:rsid w:val="00943745"/>
    <w:rsid w:val="00943B41"/>
    <w:rsid w:val="00943CD3"/>
    <w:rsid w:val="00943E65"/>
    <w:rsid w:val="00943FBB"/>
    <w:rsid w:val="009440E8"/>
    <w:rsid w:val="0094432E"/>
    <w:rsid w:val="009449BC"/>
    <w:rsid w:val="00944A19"/>
    <w:rsid w:val="00945081"/>
    <w:rsid w:val="009450E4"/>
    <w:rsid w:val="009453E0"/>
    <w:rsid w:val="00945598"/>
    <w:rsid w:val="00945719"/>
    <w:rsid w:val="00945C92"/>
    <w:rsid w:val="009464E1"/>
    <w:rsid w:val="00946AED"/>
    <w:rsid w:val="00946AF5"/>
    <w:rsid w:val="00946F41"/>
    <w:rsid w:val="00947356"/>
    <w:rsid w:val="0094741C"/>
    <w:rsid w:val="009475BF"/>
    <w:rsid w:val="0094787F"/>
    <w:rsid w:val="0094797A"/>
    <w:rsid w:val="00947DCE"/>
    <w:rsid w:val="0095003E"/>
    <w:rsid w:val="00950791"/>
    <w:rsid w:val="00950FE7"/>
    <w:rsid w:val="0095114C"/>
    <w:rsid w:val="0095114D"/>
    <w:rsid w:val="009512CB"/>
    <w:rsid w:val="00951B2C"/>
    <w:rsid w:val="00951D43"/>
    <w:rsid w:val="00951E5D"/>
    <w:rsid w:val="00952258"/>
    <w:rsid w:val="009522C7"/>
    <w:rsid w:val="009524DA"/>
    <w:rsid w:val="0095252D"/>
    <w:rsid w:val="00952A77"/>
    <w:rsid w:val="00953270"/>
    <w:rsid w:val="0095368E"/>
    <w:rsid w:val="00953784"/>
    <w:rsid w:val="009539CC"/>
    <w:rsid w:val="009544E0"/>
    <w:rsid w:val="00954864"/>
    <w:rsid w:val="0095496E"/>
    <w:rsid w:val="00954E83"/>
    <w:rsid w:val="009556AF"/>
    <w:rsid w:val="009558B0"/>
    <w:rsid w:val="00955972"/>
    <w:rsid w:val="00955B57"/>
    <w:rsid w:val="00955CFA"/>
    <w:rsid w:val="00955D5F"/>
    <w:rsid w:val="00955FDE"/>
    <w:rsid w:val="00955FEA"/>
    <w:rsid w:val="009566CA"/>
    <w:rsid w:val="00956FB7"/>
    <w:rsid w:val="0095783E"/>
    <w:rsid w:val="009579FF"/>
    <w:rsid w:val="00957B5D"/>
    <w:rsid w:val="00957D84"/>
    <w:rsid w:val="00957E68"/>
    <w:rsid w:val="00957E79"/>
    <w:rsid w:val="00960185"/>
    <w:rsid w:val="0096022B"/>
    <w:rsid w:val="00960846"/>
    <w:rsid w:val="0096142F"/>
    <w:rsid w:val="0096146B"/>
    <w:rsid w:val="00961824"/>
    <w:rsid w:val="0096322F"/>
    <w:rsid w:val="0096387B"/>
    <w:rsid w:val="00963A13"/>
    <w:rsid w:val="0096441A"/>
    <w:rsid w:val="00964832"/>
    <w:rsid w:val="00964982"/>
    <w:rsid w:val="00964D20"/>
    <w:rsid w:val="00965013"/>
    <w:rsid w:val="00965417"/>
    <w:rsid w:val="009654CB"/>
    <w:rsid w:val="009655AA"/>
    <w:rsid w:val="009656C5"/>
    <w:rsid w:val="00965929"/>
    <w:rsid w:val="00965F3B"/>
    <w:rsid w:val="00966009"/>
    <w:rsid w:val="009662F6"/>
    <w:rsid w:val="0096633B"/>
    <w:rsid w:val="00966B35"/>
    <w:rsid w:val="009672A6"/>
    <w:rsid w:val="00967CCA"/>
    <w:rsid w:val="00967E56"/>
    <w:rsid w:val="00967EA7"/>
    <w:rsid w:val="00967EE7"/>
    <w:rsid w:val="00970748"/>
    <w:rsid w:val="009710B9"/>
    <w:rsid w:val="009711C0"/>
    <w:rsid w:val="00971529"/>
    <w:rsid w:val="00971539"/>
    <w:rsid w:val="0097191C"/>
    <w:rsid w:val="00971A91"/>
    <w:rsid w:val="009724D5"/>
    <w:rsid w:val="0097290B"/>
    <w:rsid w:val="00972D87"/>
    <w:rsid w:val="00972E30"/>
    <w:rsid w:val="00972F6B"/>
    <w:rsid w:val="0097312A"/>
    <w:rsid w:val="009733F7"/>
    <w:rsid w:val="00973704"/>
    <w:rsid w:val="00974AE1"/>
    <w:rsid w:val="00974D75"/>
    <w:rsid w:val="00974FB6"/>
    <w:rsid w:val="0097580A"/>
    <w:rsid w:val="00975DB3"/>
    <w:rsid w:val="009761A7"/>
    <w:rsid w:val="00976474"/>
    <w:rsid w:val="0097657D"/>
    <w:rsid w:val="009765EC"/>
    <w:rsid w:val="0097660C"/>
    <w:rsid w:val="00976790"/>
    <w:rsid w:val="0097687E"/>
    <w:rsid w:val="00977025"/>
    <w:rsid w:val="009771A6"/>
    <w:rsid w:val="009776C6"/>
    <w:rsid w:val="00977719"/>
    <w:rsid w:val="00977B1D"/>
    <w:rsid w:val="00977ED5"/>
    <w:rsid w:val="00977F70"/>
    <w:rsid w:val="00977F78"/>
    <w:rsid w:val="0098089F"/>
    <w:rsid w:val="009808CF"/>
    <w:rsid w:val="00980F41"/>
    <w:rsid w:val="0098116E"/>
    <w:rsid w:val="009811DE"/>
    <w:rsid w:val="009814B2"/>
    <w:rsid w:val="00981816"/>
    <w:rsid w:val="009818A1"/>
    <w:rsid w:val="00981CA6"/>
    <w:rsid w:val="00982101"/>
    <w:rsid w:val="009823F6"/>
    <w:rsid w:val="00983004"/>
    <w:rsid w:val="00983171"/>
    <w:rsid w:val="00983346"/>
    <w:rsid w:val="00983A87"/>
    <w:rsid w:val="00984947"/>
    <w:rsid w:val="009849F1"/>
    <w:rsid w:val="00984A2A"/>
    <w:rsid w:val="00984A4C"/>
    <w:rsid w:val="009855AF"/>
    <w:rsid w:val="00985786"/>
    <w:rsid w:val="0098578D"/>
    <w:rsid w:val="009864B1"/>
    <w:rsid w:val="00986B10"/>
    <w:rsid w:val="00986E88"/>
    <w:rsid w:val="00986F6B"/>
    <w:rsid w:val="00987770"/>
    <w:rsid w:val="00987CD8"/>
    <w:rsid w:val="00987E49"/>
    <w:rsid w:val="00987E7C"/>
    <w:rsid w:val="00987E91"/>
    <w:rsid w:val="009901D0"/>
    <w:rsid w:val="00990413"/>
    <w:rsid w:val="00990E0B"/>
    <w:rsid w:val="00990F49"/>
    <w:rsid w:val="009919C1"/>
    <w:rsid w:val="00991A16"/>
    <w:rsid w:val="00992095"/>
    <w:rsid w:val="009925AC"/>
    <w:rsid w:val="009932E1"/>
    <w:rsid w:val="0099380E"/>
    <w:rsid w:val="00993C6D"/>
    <w:rsid w:val="00994234"/>
    <w:rsid w:val="00994ED5"/>
    <w:rsid w:val="00995658"/>
    <w:rsid w:val="009956DD"/>
    <w:rsid w:val="009959B4"/>
    <w:rsid w:val="00995A84"/>
    <w:rsid w:val="00995DDC"/>
    <w:rsid w:val="00996827"/>
    <w:rsid w:val="00997E89"/>
    <w:rsid w:val="009A0258"/>
    <w:rsid w:val="009A051E"/>
    <w:rsid w:val="009A18E2"/>
    <w:rsid w:val="009A1926"/>
    <w:rsid w:val="009A21EE"/>
    <w:rsid w:val="009A2A61"/>
    <w:rsid w:val="009A2CEC"/>
    <w:rsid w:val="009A2D16"/>
    <w:rsid w:val="009A3431"/>
    <w:rsid w:val="009A34E4"/>
    <w:rsid w:val="009A36BA"/>
    <w:rsid w:val="009A3A5D"/>
    <w:rsid w:val="009A4167"/>
    <w:rsid w:val="009A432E"/>
    <w:rsid w:val="009A4AD6"/>
    <w:rsid w:val="009A4E60"/>
    <w:rsid w:val="009A4FC5"/>
    <w:rsid w:val="009A4FFF"/>
    <w:rsid w:val="009A5EB6"/>
    <w:rsid w:val="009A5EFD"/>
    <w:rsid w:val="009A630A"/>
    <w:rsid w:val="009A6AB6"/>
    <w:rsid w:val="009A73A7"/>
    <w:rsid w:val="009A73BD"/>
    <w:rsid w:val="009A742F"/>
    <w:rsid w:val="009A790A"/>
    <w:rsid w:val="009A7B12"/>
    <w:rsid w:val="009B04EA"/>
    <w:rsid w:val="009B0601"/>
    <w:rsid w:val="009B085A"/>
    <w:rsid w:val="009B11B7"/>
    <w:rsid w:val="009B17FC"/>
    <w:rsid w:val="009B1971"/>
    <w:rsid w:val="009B2370"/>
    <w:rsid w:val="009B24AC"/>
    <w:rsid w:val="009B25A8"/>
    <w:rsid w:val="009B375B"/>
    <w:rsid w:val="009B3E67"/>
    <w:rsid w:val="009B445D"/>
    <w:rsid w:val="009B48E0"/>
    <w:rsid w:val="009B4CC1"/>
    <w:rsid w:val="009B5064"/>
    <w:rsid w:val="009B5855"/>
    <w:rsid w:val="009B6227"/>
    <w:rsid w:val="009B62DF"/>
    <w:rsid w:val="009B636B"/>
    <w:rsid w:val="009B661E"/>
    <w:rsid w:val="009B66DB"/>
    <w:rsid w:val="009B6989"/>
    <w:rsid w:val="009B6A02"/>
    <w:rsid w:val="009B6C8E"/>
    <w:rsid w:val="009B7159"/>
    <w:rsid w:val="009B7658"/>
    <w:rsid w:val="009B7DB6"/>
    <w:rsid w:val="009C0504"/>
    <w:rsid w:val="009C0A33"/>
    <w:rsid w:val="009C0DE6"/>
    <w:rsid w:val="009C11AB"/>
    <w:rsid w:val="009C1679"/>
    <w:rsid w:val="009C1A7E"/>
    <w:rsid w:val="009C1AD0"/>
    <w:rsid w:val="009C2981"/>
    <w:rsid w:val="009C313E"/>
    <w:rsid w:val="009C314E"/>
    <w:rsid w:val="009C384F"/>
    <w:rsid w:val="009C3BF7"/>
    <w:rsid w:val="009C3C30"/>
    <w:rsid w:val="009C3DAC"/>
    <w:rsid w:val="009C4478"/>
    <w:rsid w:val="009C461C"/>
    <w:rsid w:val="009C463B"/>
    <w:rsid w:val="009C4649"/>
    <w:rsid w:val="009C490F"/>
    <w:rsid w:val="009C4C30"/>
    <w:rsid w:val="009C4F69"/>
    <w:rsid w:val="009C5287"/>
    <w:rsid w:val="009C5453"/>
    <w:rsid w:val="009C5954"/>
    <w:rsid w:val="009C5C9E"/>
    <w:rsid w:val="009C5D2B"/>
    <w:rsid w:val="009C601E"/>
    <w:rsid w:val="009C62D7"/>
    <w:rsid w:val="009C6312"/>
    <w:rsid w:val="009C6779"/>
    <w:rsid w:val="009C67FB"/>
    <w:rsid w:val="009C78AC"/>
    <w:rsid w:val="009C7E0F"/>
    <w:rsid w:val="009C7E23"/>
    <w:rsid w:val="009C7E85"/>
    <w:rsid w:val="009D00B1"/>
    <w:rsid w:val="009D05B2"/>
    <w:rsid w:val="009D0FE6"/>
    <w:rsid w:val="009D10E7"/>
    <w:rsid w:val="009D11C8"/>
    <w:rsid w:val="009D19AA"/>
    <w:rsid w:val="009D1C8A"/>
    <w:rsid w:val="009D1F52"/>
    <w:rsid w:val="009D251F"/>
    <w:rsid w:val="009D2970"/>
    <w:rsid w:val="009D34D2"/>
    <w:rsid w:val="009D3587"/>
    <w:rsid w:val="009D3DB0"/>
    <w:rsid w:val="009D40B5"/>
    <w:rsid w:val="009D4200"/>
    <w:rsid w:val="009D4AFC"/>
    <w:rsid w:val="009D504D"/>
    <w:rsid w:val="009D54AF"/>
    <w:rsid w:val="009D5577"/>
    <w:rsid w:val="009D5592"/>
    <w:rsid w:val="009D5B25"/>
    <w:rsid w:val="009D6197"/>
    <w:rsid w:val="009D6D19"/>
    <w:rsid w:val="009D7763"/>
    <w:rsid w:val="009D78A6"/>
    <w:rsid w:val="009E0356"/>
    <w:rsid w:val="009E05CE"/>
    <w:rsid w:val="009E0663"/>
    <w:rsid w:val="009E06E3"/>
    <w:rsid w:val="009E0771"/>
    <w:rsid w:val="009E0907"/>
    <w:rsid w:val="009E0C59"/>
    <w:rsid w:val="009E0DB9"/>
    <w:rsid w:val="009E0E74"/>
    <w:rsid w:val="009E0F87"/>
    <w:rsid w:val="009E0F8A"/>
    <w:rsid w:val="009E14FF"/>
    <w:rsid w:val="009E1757"/>
    <w:rsid w:val="009E17B1"/>
    <w:rsid w:val="009E1BB1"/>
    <w:rsid w:val="009E1F0B"/>
    <w:rsid w:val="009E221A"/>
    <w:rsid w:val="009E2493"/>
    <w:rsid w:val="009E24EF"/>
    <w:rsid w:val="009E256A"/>
    <w:rsid w:val="009E2E74"/>
    <w:rsid w:val="009E37FB"/>
    <w:rsid w:val="009E3954"/>
    <w:rsid w:val="009E463A"/>
    <w:rsid w:val="009E4996"/>
    <w:rsid w:val="009E4A2C"/>
    <w:rsid w:val="009E547C"/>
    <w:rsid w:val="009E54D2"/>
    <w:rsid w:val="009E557B"/>
    <w:rsid w:val="009E55C4"/>
    <w:rsid w:val="009E5FFE"/>
    <w:rsid w:val="009E6446"/>
    <w:rsid w:val="009E69C2"/>
    <w:rsid w:val="009E6A4D"/>
    <w:rsid w:val="009E70B9"/>
    <w:rsid w:val="009E70EB"/>
    <w:rsid w:val="009E7F92"/>
    <w:rsid w:val="009F01CD"/>
    <w:rsid w:val="009F097A"/>
    <w:rsid w:val="009F09B7"/>
    <w:rsid w:val="009F0DEF"/>
    <w:rsid w:val="009F16AC"/>
    <w:rsid w:val="009F16BA"/>
    <w:rsid w:val="009F16D6"/>
    <w:rsid w:val="009F1DD0"/>
    <w:rsid w:val="009F236D"/>
    <w:rsid w:val="009F2409"/>
    <w:rsid w:val="009F2586"/>
    <w:rsid w:val="009F2926"/>
    <w:rsid w:val="009F2B40"/>
    <w:rsid w:val="009F2C94"/>
    <w:rsid w:val="009F3151"/>
    <w:rsid w:val="009F361F"/>
    <w:rsid w:val="009F389D"/>
    <w:rsid w:val="009F3FE9"/>
    <w:rsid w:val="009F4577"/>
    <w:rsid w:val="009F467B"/>
    <w:rsid w:val="009F488E"/>
    <w:rsid w:val="009F4962"/>
    <w:rsid w:val="009F4E09"/>
    <w:rsid w:val="009F4F19"/>
    <w:rsid w:val="009F58F6"/>
    <w:rsid w:val="009F5A24"/>
    <w:rsid w:val="009F62B9"/>
    <w:rsid w:val="009F6643"/>
    <w:rsid w:val="009F71DE"/>
    <w:rsid w:val="00A0010A"/>
    <w:rsid w:val="00A003E7"/>
    <w:rsid w:val="00A0055C"/>
    <w:rsid w:val="00A007CD"/>
    <w:rsid w:val="00A00898"/>
    <w:rsid w:val="00A00A37"/>
    <w:rsid w:val="00A01D54"/>
    <w:rsid w:val="00A02139"/>
    <w:rsid w:val="00A021C8"/>
    <w:rsid w:val="00A028E0"/>
    <w:rsid w:val="00A02DC2"/>
    <w:rsid w:val="00A02DED"/>
    <w:rsid w:val="00A03130"/>
    <w:rsid w:val="00A0406F"/>
    <w:rsid w:val="00A04609"/>
    <w:rsid w:val="00A04AC4"/>
    <w:rsid w:val="00A05065"/>
    <w:rsid w:val="00A053C1"/>
    <w:rsid w:val="00A0551D"/>
    <w:rsid w:val="00A05764"/>
    <w:rsid w:val="00A05F4A"/>
    <w:rsid w:val="00A05F93"/>
    <w:rsid w:val="00A06478"/>
    <w:rsid w:val="00A06665"/>
    <w:rsid w:val="00A06D22"/>
    <w:rsid w:val="00A07074"/>
    <w:rsid w:val="00A071AA"/>
    <w:rsid w:val="00A07BB8"/>
    <w:rsid w:val="00A07BF4"/>
    <w:rsid w:val="00A07E31"/>
    <w:rsid w:val="00A10189"/>
    <w:rsid w:val="00A102D0"/>
    <w:rsid w:val="00A10491"/>
    <w:rsid w:val="00A11276"/>
    <w:rsid w:val="00A116CE"/>
    <w:rsid w:val="00A11815"/>
    <w:rsid w:val="00A11827"/>
    <w:rsid w:val="00A124D8"/>
    <w:rsid w:val="00A126D3"/>
    <w:rsid w:val="00A127E8"/>
    <w:rsid w:val="00A12BF7"/>
    <w:rsid w:val="00A12EC4"/>
    <w:rsid w:val="00A130E4"/>
    <w:rsid w:val="00A13242"/>
    <w:rsid w:val="00A13288"/>
    <w:rsid w:val="00A13437"/>
    <w:rsid w:val="00A1384B"/>
    <w:rsid w:val="00A13ECD"/>
    <w:rsid w:val="00A147B9"/>
    <w:rsid w:val="00A14A91"/>
    <w:rsid w:val="00A154C4"/>
    <w:rsid w:val="00A156A2"/>
    <w:rsid w:val="00A156F5"/>
    <w:rsid w:val="00A15A94"/>
    <w:rsid w:val="00A16738"/>
    <w:rsid w:val="00A1689F"/>
    <w:rsid w:val="00A168EE"/>
    <w:rsid w:val="00A16975"/>
    <w:rsid w:val="00A169B4"/>
    <w:rsid w:val="00A16B7A"/>
    <w:rsid w:val="00A16C48"/>
    <w:rsid w:val="00A17402"/>
    <w:rsid w:val="00A17647"/>
    <w:rsid w:val="00A177FD"/>
    <w:rsid w:val="00A17DC1"/>
    <w:rsid w:val="00A17DF5"/>
    <w:rsid w:val="00A2014B"/>
    <w:rsid w:val="00A20676"/>
    <w:rsid w:val="00A20B97"/>
    <w:rsid w:val="00A20C7D"/>
    <w:rsid w:val="00A2131C"/>
    <w:rsid w:val="00A215C2"/>
    <w:rsid w:val="00A22268"/>
    <w:rsid w:val="00A222B5"/>
    <w:rsid w:val="00A2243B"/>
    <w:rsid w:val="00A226D6"/>
    <w:rsid w:val="00A238CC"/>
    <w:rsid w:val="00A23932"/>
    <w:rsid w:val="00A23E34"/>
    <w:rsid w:val="00A2416C"/>
    <w:rsid w:val="00A244D6"/>
    <w:rsid w:val="00A2455E"/>
    <w:rsid w:val="00A25560"/>
    <w:rsid w:val="00A26502"/>
    <w:rsid w:val="00A268F5"/>
    <w:rsid w:val="00A26B53"/>
    <w:rsid w:val="00A26C8D"/>
    <w:rsid w:val="00A26DBA"/>
    <w:rsid w:val="00A26F38"/>
    <w:rsid w:val="00A27264"/>
    <w:rsid w:val="00A27747"/>
    <w:rsid w:val="00A30B02"/>
    <w:rsid w:val="00A30B79"/>
    <w:rsid w:val="00A3128D"/>
    <w:rsid w:val="00A316D0"/>
    <w:rsid w:val="00A31A65"/>
    <w:rsid w:val="00A320A5"/>
    <w:rsid w:val="00A323EF"/>
    <w:rsid w:val="00A32AB8"/>
    <w:rsid w:val="00A32D72"/>
    <w:rsid w:val="00A32E11"/>
    <w:rsid w:val="00A332C7"/>
    <w:rsid w:val="00A3357D"/>
    <w:rsid w:val="00A33D12"/>
    <w:rsid w:val="00A33FD1"/>
    <w:rsid w:val="00A34254"/>
    <w:rsid w:val="00A3440E"/>
    <w:rsid w:val="00A347F9"/>
    <w:rsid w:val="00A347FA"/>
    <w:rsid w:val="00A34F22"/>
    <w:rsid w:val="00A35060"/>
    <w:rsid w:val="00A35288"/>
    <w:rsid w:val="00A36611"/>
    <w:rsid w:val="00A36673"/>
    <w:rsid w:val="00A36896"/>
    <w:rsid w:val="00A36E6C"/>
    <w:rsid w:val="00A36F1C"/>
    <w:rsid w:val="00A371E2"/>
    <w:rsid w:val="00A372FC"/>
    <w:rsid w:val="00A37635"/>
    <w:rsid w:val="00A37AEF"/>
    <w:rsid w:val="00A37AF1"/>
    <w:rsid w:val="00A37DE7"/>
    <w:rsid w:val="00A37E06"/>
    <w:rsid w:val="00A40178"/>
    <w:rsid w:val="00A41402"/>
    <w:rsid w:val="00A414E0"/>
    <w:rsid w:val="00A4202B"/>
    <w:rsid w:val="00A4253E"/>
    <w:rsid w:val="00A4265C"/>
    <w:rsid w:val="00A42E06"/>
    <w:rsid w:val="00A43FE8"/>
    <w:rsid w:val="00A44020"/>
    <w:rsid w:val="00A44258"/>
    <w:rsid w:val="00A44390"/>
    <w:rsid w:val="00A4441B"/>
    <w:rsid w:val="00A4455E"/>
    <w:rsid w:val="00A4456B"/>
    <w:rsid w:val="00A449C0"/>
    <w:rsid w:val="00A44ACC"/>
    <w:rsid w:val="00A44C6A"/>
    <w:rsid w:val="00A45077"/>
    <w:rsid w:val="00A45103"/>
    <w:rsid w:val="00A45183"/>
    <w:rsid w:val="00A45275"/>
    <w:rsid w:val="00A45315"/>
    <w:rsid w:val="00A45365"/>
    <w:rsid w:val="00A4578F"/>
    <w:rsid w:val="00A471AF"/>
    <w:rsid w:val="00A4721E"/>
    <w:rsid w:val="00A477B7"/>
    <w:rsid w:val="00A50BB8"/>
    <w:rsid w:val="00A50C6B"/>
    <w:rsid w:val="00A5120B"/>
    <w:rsid w:val="00A5250B"/>
    <w:rsid w:val="00A52762"/>
    <w:rsid w:val="00A52DCB"/>
    <w:rsid w:val="00A5322E"/>
    <w:rsid w:val="00A532F7"/>
    <w:rsid w:val="00A5341D"/>
    <w:rsid w:val="00A536F6"/>
    <w:rsid w:val="00A53CEE"/>
    <w:rsid w:val="00A53F9A"/>
    <w:rsid w:val="00A5418C"/>
    <w:rsid w:val="00A54810"/>
    <w:rsid w:val="00A54B13"/>
    <w:rsid w:val="00A54E97"/>
    <w:rsid w:val="00A55DB4"/>
    <w:rsid w:val="00A55E91"/>
    <w:rsid w:val="00A560A4"/>
    <w:rsid w:val="00A564CC"/>
    <w:rsid w:val="00A565E7"/>
    <w:rsid w:val="00A568F7"/>
    <w:rsid w:val="00A569BE"/>
    <w:rsid w:val="00A56C7A"/>
    <w:rsid w:val="00A5705F"/>
    <w:rsid w:val="00A57062"/>
    <w:rsid w:val="00A579A0"/>
    <w:rsid w:val="00A57A1E"/>
    <w:rsid w:val="00A6015A"/>
    <w:rsid w:val="00A60591"/>
    <w:rsid w:val="00A60F3B"/>
    <w:rsid w:val="00A616A2"/>
    <w:rsid w:val="00A616CE"/>
    <w:rsid w:val="00A61792"/>
    <w:rsid w:val="00A62084"/>
    <w:rsid w:val="00A629DD"/>
    <w:rsid w:val="00A62DE8"/>
    <w:rsid w:val="00A63A61"/>
    <w:rsid w:val="00A63C5B"/>
    <w:rsid w:val="00A64012"/>
    <w:rsid w:val="00A64015"/>
    <w:rsid w:val="00A64060"/>
    <w:rsid w:val="00A640C8"/>
    <w:rsid w:val="00A641FB"/>
    <w:rsid w:val="00A64776"/>
    <w:rsid w:val="00A648BB"/>
    <w:rsid w:val="00A649F6"/>
    <w:rsid w:val="00A64AB8"/>
    <w:rsid w:val="00A64E28"/>
    <w:rsid w:val="00A65267"/>
    <w:rsid w:val="00A6561D"/>
    <w:rsid w:val="00A65998"/>
    <w:rsid w:val="00A65A0B"/>
    <w:rsid w:val="00A65BE0"/>
    <w:rsid w:val="00A65E6E"/>
    <w:rsid w:val="00A66AF6"/>
    <w:rsid w:val="00A66BFF"/>
    <w:rsid w:val="00A66EAC"/>
    <w:rsid w:val="00A678D9"/>
    <w:rsid w:val="00A6795C"/>
    <w:rsid w:val="00A67C44"/>
    <w:rsid w:val="00A67D16"/>
    <w:rsid w:val="00A700E4"/>
    <w:rsid w:val="00A70F3E"/>
    <w:rsid w:val="00A71158"/>
    <w:rsid w:val="00A71242"/>
    <w:rsid w:val="00A71643"/>
    <w:rsid w:val="00A719C8"/>
    <w:rsid w:val="00A71A28"/>
    <w:rsid w:val="00A71DDC"/>
    <w:rsid w:val="00A723E6"/>
    <w:rsid w:val="00A726D4"/>
    <w:rsid w:val="00A72821"/>
    <w:rsid w:val="00A728BE"/>
    <w:rsid w:val="00A72E1B"/>
    <w:rsid w:val="00A730A7"/>
    <w:rsid w:val="00A732F9"/>
    <w:rsid w:val="00A73522"/>
    <w:rsid w:val="00A73B79"/>
    <w:rsid w:val="00A73FD3"/>
    <w:rsid w:val="00A740F1"/>
    <w:rsid w:val="00A742B8"/>
    <w:rsid w:val="00A7445F"/>
    <w:rsid w:val="00A7451B"/>
    <w:rsid w:val="00A74936"/>
    <w:rsid w:val="00A74A26"/>
    <w:rsid w:val="00A74C7A"/>
    <w:rsid w:val="00A74D0A"/>
    <w:rsid w:val="00A7500A"/>
    <w:rsid w:val="00A75309"/>
    <w:rsid w:val="00A75378"/>
    <w:rsid w:val="00A7555B"/>
    <w:rsid w:val="00A755DC"/>
    <w:rsid w:val="00A75CB6"/>
    <w:rsid w:val="00A75E77"/>
    <w:rsid w:val="00A75F98"/>
    <w:rsid w:val="00A7639F"/>
    <w:rsid w:val="00A7684D"/>
    <w:rsid w:val="00A76FC3"/>
    <w:rsid w:val="00A773EC"/>
    <w:rsid w:val="00A77BCA"/>
    <w:rsid w:val="00A77EF4"/>
    <w:rsid w:val="00A77F15"/>
    <w:rsid w:val="00A77F75"/>
    <w:rsid w:val="00A77FD7"/>
    <w:rsid w:val="00A80A0C"/>
    <w:rsid w:val="00A80CB2"/>
    <w:rsid w:val="00A8127F"/>
    <w:rsid w:val="00A814AC"/>
    <w:rsid w:val="00A81A19"/>
    <w:rsid w:val="00A81D53"/>
    <w:rsid w:val="00A81EF8"/>
    <w:rsid w:val="00A827BB"/>
    <w:rsid w:val="00A82C15"/>
    <w:rsid w:val="00A82D08"/>
    <w:rsid w:val="00A837DF"/>
    <w:rsid w:val="00A83BB8"/>
    <w:rsid w:val="00A8458C"/>
    <w:rsid w:val="00A848DD"/>
    <w:rsid w:val="00A84D23"/>
    <w:rsid w:val="00A85286"/>
    <w:rsid w:val="00A8550D"/>
    <w:rsid w:val="00A85650"/>
    <w:rsid w:val="00A85D78"/>
    <w:rsid w:val="00A86521"/>
    <w:rsid w:val="00A8660B"/>
    <w:rsid w:val="00A86AC4"/>
    <w:rsid w:val="00A86C0B"/>
    <w:rsid w:val="00A8736B"/>
    <w:rsid w:val="00A87760"/>
    <w:rsid w:val="00A87E61"/>
    <w:rsid w:val="00A87FF6"/>
    <w:rsid w:val="00A906B7"/>
    <w:rsid w:val="00A914F9"/>
    <w:rsid w:val="00A91590"/>
    <w:rsid w:val="00A91771"/>
    <w:rsid w:val="00A91EAA"/>
    <w:rsid w:val="00A92565"/>
    <w:rsid w:val="00A93130"/>
    <w:rsid w:val="00A93201"/>
    <w:rsid w:val="00A933EF"/>
    <w:rsid w:val="00A9386D"/>
    <w:rsid w:val="00A93A3A"/>
    <w:rsid w:val="00A93A49"/>
    <w:rsid w:val="00A93BE8"/>
    <w:rsid w:val="00A94F09"/>
    <w:rsid w:val="00A95569"/>
    <w:rsid w:val="00A9594A"/>
    <w:rsid w:val="00A95C35"/>
    <w:rsid w:val="00A95C8C"/>
    <w:rsid w:val="00A95D83"/>
    <w:rsid w:val="00A95F3C"/>
    <w:rsid w:val="00A960DF"/>
    <w:rsid w:val="00A960EB"/>
    <w:rsid w:val="00A9613C"/>
    <w:rsid w:val="00A96387"/>
    <w:rsid w:val="00A9643E"/>
    <w:rsid w:val="00A96737"/>
    <w:rsid w:val="00A967CC"/>
    <w:rsid w:val="00A96EA0"/>
    <w:rsid w:val="00A9746D"/>
    <w:rsid w:val="00A97665"/>
    <w:rsid w:val="00A97873"/>
    <w:rsid w:val="00A97933"/>
    <w:rsid w:val="00A97983"/>
    <w:rsid w:val="00A97C47"/>
    <w:rsid w:val="00AA0646"/>
    <w:rsid w:val="00AA0BD1"/>
    <w:rsid w:val="00AA0ED7"/>
    <w:rsid w:val="00AA13FA"/>
    <w:rsid w:val="00AA1977"/>
    <w:rsid w:val="00AA214B"/>
    <w:rsid w:val="00AA2395"/>
    <w:rsid w:val="00AA2821"/>
    <w:rsid w:val="00AA28BE"/>
    <w:rsid w:val="00AA3170"/>
    <w:rsid w:val="00AA32B0"/>
    <w:rsid w:val="00AA32B2"/>
    <w:rsid w:val="00AA3950"/>
    <w:rsid w:val="00AA402C"/>
    <w:rsid w:val="00AA41CB"/>
    <w:rsid w:val="00AA44FF"/>
    <w:rsid w:val="00AA4DCE"/>
    <w:rsid w:val="00AA4EBC"/>
    <w:rsid w:val="00AA51BA"/>
    <w:rsid w:val="00AA5484"/>
    <w:rsid w:val="00AA566F"/>
    <w:rsid w:val="00AA5859"/>
    <w:rsid w:val="00AA5994"/>
    <w:rsid w:val="00AA59A3"/>
    <w:rsid w:val="00AA59B6"/>
    <w:rsid w:val="00AA5BEC"/>
    <w:rsid w:val="00AA63C8"/>
    <w:rsid w:val="00AA6B77"/>
    <w:rsid w:val="00AA6EA0"/>
    <w:rsid w:val="00AA736F"/>
    <w:rsid w:val="00AA762D"/>
    <w:rsid w:val="00AA7B3E"/>
    <w:rsid w:val="00AA7D1B"/>
    <w:rsid w:val="00AB05EC"/>
    <w:rsid w:val="00AB0AA6"/>
    <w:rsid w:val="00AB0B07"/>
    <w:rsid w:val="00AB0B83"/>
    <w:rsid w:val="00AB0DC3"/>
    <w:rsid w:val="00AB13B7"/>
    <w:rsid w:val="00AB1534"/>
    <w:rsid w:val="00AB1B8A"/>
    <w:rsid w:val="00AB2131"/>
    <w:rsid w:val="00AB261D"/>
    <w:rsid w:val="00AB2815"/>
    <w:rsid w:val="00AB31C4"/>
    <w:rsid w:val="00AB32C3"/>
    <w:rsid w:val="00AB379E"/>
    <w:rsid w:val="00AB3834"/>
    <w:rsid w:val="00AB395C"/>
    <w:rsid w:val="00AB3A7F"/>
    <w:rsid w:val="00AB3D0B"/>
    <w:rsid w:val="00AB4724"/>
    <w:rsid w:val="00AB4EAF"/>
    <w:rsid w:val="00AB548D"/>
    <w:rsid w:val="00AB56F6"/>
    <w:rsid w:val="00AB5E3D"/>
    <w:rsid w:val="00AB6283"/>
    <w:rsid w:val="00AB647F"/>
    <w:rsid w:val="00AB6507"/>
    <w:rsid w:val="00AB67F3"/>
    <w:rsid w:val="00AB7122"/>
    <w:rsid w:val="00AB753B"/>
    <w:rsid w:val="00AB75CD"/>
    <w:rsid w:val="00AB7D0B"/>
    <w:rsid w:val="00AC0900"/>
    <w:rsid w:val="00AC10F8"/>
    <w:rsid w:val="00AC1219"/>
    <w:rsid w:val="00AC1434"/>
    <w:rsid w:val="00AC1C50"/>
    <w:rsid w:val="00AC1E28"/>
    <w:rsid w:val="00AC1F43"/>
    <w:rsid w:val="00AC28E3"/>
    <w:rsid w:val="00AC2DAC"/>
    <w:rsid w:val="00AC31FB"/>
    <w:rsid w:val="00AC402E"/>
    <w:rsid w:val="00AC4036"/>
    <w:rsid w:val="00AC41F8"/>
    <w:rsid w:val="00AC4602"/>
    <w:rsid w:val="00AC4955"/>
    <w:rsid w:val="00AC4BA9"/>
    <w:rsid w:val="00AC4F2E"/>
    <w:rsid w:val="00AC52C7"/>
    <w:rsid w:val="00AC5725"/>
    <w:rsid w:val="00AC592A"/>
    <w:rsid w:val="00AC5A05"/>
    <w:rsid w:val="00AC5B48"/>
    <w:rsid w:val="00AC624C"/>
    <w:rsid w:val="00AC64F9"/>
    <w:rsid w:val="00AC6618"/>
    <w:rsid w:val="00AC671D"/>
    <w:rsid w:val="00AC693C"/>
    <w:rsid w:val="00AC6C1D"/>
    <w:rsid w:val="00AC6C76"/>
    <w:rsid w:val="00AC763C"/>
    <w:rsid w:val="00AC78BB"/>
    <w:rsid w:val="00AD01F1"/>
    <w:rsid w:val="00AD0347"/>
    <w:rsid w:val="00AD03E7"/>
    <w:rsid w:val="00AD080A"/>
    <w:rsid w:val="00AD0FFA"/>
    <w:rsid w:val="00AD12EB"/>
    <w:rsid w:val="00AD1458"/>
    <w:rsid w:val="00AD1BD5"/>
    <w:rsid w:val="00AD1E46"/>
    <w:rsid w:val="00AD1FEE"/>
    <w:rsid w:val="00AD2033"/>
    <w:rsid w:val="00AD2756"/>
    <w:rsid w:val="00AD2946"/>
    <w:rsid w:val="00AD2C32"/>
    <w:rsid w:val="00AD3F14"/>
    <w:rsid w:val="00AD4166"/>
    <w:rsid w:val="00AD46F8"/>
    <w:rsid w:val="00AD4BE8"/>
    <w:rsid w:val="00AD5B3D"/>
    <w:rsid w:val="00AD5DEA"/>
    <w:rsid w:val="00AD6215"/>
    <w:rsid w:val="00AD6922"/>
    <w:rsid w:val="00AD6963"/>
    <w:rsid w:val="00AD6C62"/>
    <w:rsid w:val="00AD701B"/>
    <w:rsid w:val="00AD7357"/>
    <w:rsid w:val="00AD77B8"/>
    <w:rsid w:val="00AD7B7C"/>
    <w:rsid w:val="00AD7E05"/>
    <w:rsid w:val="00AE0475"/>
    <w:rsid w:val="00AE0689"/>
    <w:rsid w:val="00AE075F"/>
    <w:rsid w:val="00AE0847"/>
    <w:rsid w:val="00AE1228"/>
    <w:rsid w:val="00AE1A72"/>
    <w:rsid w:val="00AE24B8"/>
    <w:rsid w:val="00AE26DE"/>
    <w:rsid w:val="00AE3114"/>
    <w:rsid w:val="00AE389A"/>
    <w:rsid w:val="00AE3BCC"/>
    <w:rsid w:val="00AE3CC8"/>
    <w:rsid w:val="00AE42B5"/>
    <w:rsid w:val="00AE472A"/>
    <w:rsid w:val="00AE4CCE"/>
    <w:rsid w:val="00AE53DB"/>
    <w:rsid w:val="00AE5604"/>
    <w:rsid w:val="00AE5708"/>
    <w:rsid w:val="00AE57D2"/>
    <w:rsid w:val="00AE58F4"/>
    <w:rsid w:val="00AE5DD6"/>
    <w:rsid w:val="00AE5E7A"/>
    <w:rsid w:val="00AE691B"/>
    <w:rsid w:val="00AE6D21"/>
    <w:rsid w:val="00AE76F4"/>
    <w:rsid w:val="00AE7D07"/>
    <w:rsid w:val="00AE7FC4"/>
    <w:rsid w:val="00AF0459"/>
    <w:rsid w:val="00AF0485"/>
    <w:rsid w:val="00AF0890"/>
    <w:rsid w:val="00AF0900"/>
    <w:rsid w:val="00AF0B32"/>
    <w:rsid w:val="00AF0E96"/>
    <w:rsid w:val="00AF1481"/>
    <w:rsid w:val="00AF1773"/>
    <w:rsid w:val="00AF19F4"/>
    <w:rsid w:val="00AF1F40"/>
    <w:rsid w:val="00AF266F"/>
    <w:rsid w:val="00AF2834"/>
    <w:rsid w:val="00AF2967"/>
    <w:rsid w:val="00AF2CDA"/>
    <w:rsid w:val="00AF307C"/>
    <w:rsid w:val="00AF3710"/>
    <w:rsid w:val="00AF3A3C"/>
    <w:rsid w:val="00AF3C88"/>
    <w:rsid w:val="00AF46F7"/>
    <w:rsid w:val="00AF487F"/>
    <w:rsid w:val="00AF4CCE"/>
    <w:rsid w:val="00AF5009"/>
    <w:rsid w:val="00AF522A"/>
    <w:rsid w:val="00AF5429"/>
    <w:rsid w:val="00AF5EAD"/>
    <w:rsid w:val="00AF6A00"/>
    <w:rsid w:val="00AF6B48"/>
    <w:rsid w:val="00AF6F72"/>
    <w:rsid w:val="00AF7265"/>
    <w:rsid w:val="00B0113B"/>
    <w:rsid w:val="00B01470"/>
    <w:rsid w:val="00B014EB"/>
    <w:rsid w:val="00B01AD3"/>
    <w:rsid w:val="00B01ED8"/>
    <w:rsid w:val="00B01FDA"/>
    <w:rsid w:val="00B024FF"/>
    <w:rsid w:val="00B032F3"/>
    <w:rsid w:val="00B038F8"/>
    <w:rsid w:val="00B03D27"/>
    <w:rsid w:val="00B0404C"/>
    <w:rsid w:val="00B04373"/>
    <w:rsid w:val="00B045FB"/>
    <w:rsid w:val="00B04728"/>
    <w:rsid w:val="00B04773"/>
    <w:rsid w:val="00B0480D"/>
    <w:rsid w:val="00B05118"/>
    <w:rsid w:val="00B0536A"/>
    <w:rsid w:val="00B05405"/>
    <w:rsid w:val="00B055E1"/>
    <w:rsid w:val="00B05F3A"/>
    <w:rsid w:val="00B060A0"/>
    <w:rsid w:val="00B0611A"/>
    <w:rsid w:val="00B06445"/>
    <w:rsid w:val="00B0667E"/>
    <w:rsid w:val="00B06D7C"/>
    <w:rsid w:val="00B06E81"/>
    <w:rsid w:val="00B06F12"/>
    <w:rsid w:val="00B06F97"/>
    <w:rsid w:val="00B07392"/>
    <w:rsid w:val="00B07E58"/>
    <w:rsid w:val="00B102D7"/>
    <w:rsid w:val="00B10522"/>
    <w:rsid w:val="00B107E0"/>
    <w:rsid w:val="00B10F8B"/>
    <w:rsid w:val="00B11838"/>
    <w:rsid w:val="00B11C7B"/>
    <w:rsid w:val="00B11E27"/>
    <w:rsid w:val="00B124FF"/>
    <w:rsid w:val="00B12548"/>
    <w:rsid w:val="00B12A4C"/>
    <w:rsid w:val="00B12FA1"/>
    <w:rsid w:val="00B1307B"/>
    <w:rsid w:val="00B1315C"/>
    <w:rsid w:val="00B132BA"/>
    <w:rsid w:val="00B1331F"/>
    <w:rsid w:val="00B139A4"/>
    <w:rsid w:val="00B13A02"/>
    <w:rsid w:val="00B13B5A"/>
    <w:rsid w:val="00B13B92"/>
    <w:rsid w:val="00B13C68"/>
    <w:rsid w:val="00B13D74"/>
    <w:rsid w:val="00B1401A"/>
    <w:rsid w:val="00B14295"/>
    <w:rsid w:val="00B14337"/>
    <w:rsid w:val="00B14CAD"/>
    <w:rsid w:val="00B1524B"/>
    <w:rsid w:val="00B159A9"/>
    <w:rsid w:val="00B15A3A"/>
    <w:rsid w:val="00B16394"/>
    <w:rsid w:val="00B166B3"/>
    <w:rsid w:val="00B16751"/>
    <w:rsid w:val="00B1684F"/>
    <w:rsid w:val="00B16A82"/>
    <w:rsid w:val="00B16E2D"/>
    <w:rsid w:val="00B16F61"/>
    <w:rsid w:val="00B1732F"/>
    <w:rsid w:val="00B20166"/>
    <w:rsid w:val="00B20FB7"/>
    <w:rsid w:val="00B21938"/>
    <w:rsid w:val="00B22A3C"/>
    <w:rsid w:val="00B22D43"/>
    <w:rsid w:val="00B230EE"/>
    <w:rsid w:val="00B2321F"/>
    <w:rsid w:val="00B232F9"/>
    <w:rsid w:val="00B23311"/>
    <w:rsid w:val="00B23419"/>
    <w:rsid w:val="00B239FD"/>
    <w:rsid w:val="00B23A2C"/>
    <w:rsid w:val="00B23B24"/>
    <w:rsid w:val="00B23CA6"/>
    <w:rsid w:val="00B2442A"/>
    <w:rsid w:val="00B245AB"/>
    <w:rsid w:val="00B248C8"/>
    <w:rsid w:val="00B254C5"/>
    <w:rsid w:val="00B25ADE"/>
    <w:rsid w:val="00B25DDF"/>
    <w:rsid w:val="00B2623E"/>
    <w:rsid w:val="00B26605"/>
    <w:rsid w:val="00B267AD"/>
    <w:rsid w:val="00B267DB"/>
    <w:rsid w:val="00B2701E"/>
    <w:rsid w:val="00B274BA"/>
    <w:rsid w:val="00B27805"/>
    <w:rsid w:val="00B27AC6"/>
    <w:rsid w:val="00B30613"/>
    <w:rsid w:val="00B306FF"/>
    <w:rsid w:val="00B30DE7"/>
    <w:rsid w:val="00B31436"/>
    <w:rsid w:val="00B3183F"/>
    <w:rsid w:val="00B31926"/>
    <w:rsid w:val="00B319A5"/>
    <w:rsid w:val="00B32E7D"/>
    <w:rsid w:val="00B33057"/>
    <w:rsid w:val="00B33617"/>
    <w:rsid w:val="00B336F2"/>
    <w:rsid w:val="00B33AAB"/>
    <w:rsid w:val="00B33F19"/>
    <w:rsid w:val="00B343B1"/>
    <w:rsid w:val="00B347EF"/>
    <w:rsid w:val="00B3483D"/>
    <w:rsid w:val="00B348D3"/>
    <w:rsid w:val="00B34CD7"/>
    <w:rsid w:val="00B34E4A"/>
    <w:rsid w:val="00B3559F"/>
    <w:rsid w:val="00B36046"/>
    <w:rsid w:val="00B3669B"/>
    <w:rsid w:val="00B36989"/>
    <w:rsid w:val="00B369F6"/>
    <w:rsid w:val="00B36C94"/>
    <w:rsid w:val="00B3728C"/>
    <w:rsid w:val="00B3735E"/>
    <w:rsid w:val="00B37933"/>
    <w:rsid w:val="00B40497"/>
    <w:rsid w:val="00B41172"/>
    <w:rsid w:val="00B414D5"/>
    <w:rsid w:val="00B4162D"/>
    <w:rsid w:val="00B418C7"/>
    <w:rsid w:val="00B4196D"/>
    <w:rsid w:val="00B41EBC"/>
    <w:rsid w:val="00B422B1"/>
    <w:rsid w:val="00B424D3"/>
    <w:rsid w:val="00B427D7"/>
    <w:rsid w:val="00B42CAD"/>
    <w:rsid w:val="00B42EB4"/>
    <w:rsid w:val="00B43003"/>
    <w:rsid w:val="00B435B8"/>
    <w:rsid w:val="00B4399D"/>
    <w:rsid w:val="00B44296"/>
    <w:rsid w:val="00B44486"/>
    <w:rsid w:val="00B45160"/>
    <w:rsid w:val="00B452E3"/>
    <w:rsid w:val="00B459F3"/>
    <w:rsid w:val="00B46A5A"/>
    <w:rsid w:val="00B46FAF"/>
    <w:rsid w:val="00B4735B"/>
    <w:rsid w:val="00B47C39"/>
    <w:rsid w:val="00B47D13"/>
    <w:rsid w:val="00B50E01"/>
    <w:rsid w:val="00B513B2"/>
    <w:rsid w:val="00B5145A"/>
    <w:rsid w:val="00B518EB"/>
    <w:rsid w:val="00B51977"/>
    <w:rsid w:val="00B51AB9"/>
    <w:rsid w:val="00B51E87"/>
    <w:rsid w:val="00B51F81"/>
    <w:rsid w:val="00B522E3"/>
    <w:rsid w:val="00B52415"/>
    <w:rsid w:val="00B52519"/>
    <w:rsid w:val="00B529C8"/>
    <w:rsid w:val="00B530BC"/>
    <w:rsid w:val="00B530C1"/>
    <w:rsid w:val="00B53B03"/>
    <w:rsid w:val="00B53EBE"/>
    <w:rsid w:val="00B54000"/>
    <w:rsid w:val="00B540CA"/>
    <w:rsid w:val="00B544B4"/>
    <w:rsid w:val="00B54D0B"/>
    <w:rsid w:val="00B54D3F"/>
    <w:rsid w:val="00B54E31"/>
    <w:rsid w:val="00B55203"/>
    <w:rsid w:val="00B554CC"/>
    <w:rsid w:val="00B55523"/>
    <w:rsid w:val="00B55D14"/>
    <w:rsid w:val="00B55FE2"/>
    <w:rsid w:val="00B56FA2"/>
    <w:rsid w:val="00B5799E"/>
    <w:rsid w:val="00B579F3"/>
    <w:rsid w:val="00B601FC"/>
    <w:rsid w:val="00B602CA"/>
    <w:rsid w:val="00B6082C"/>
    <w:rsid w:val="00B60906"/>
    <w:rsid w:val="00B60CD6"/>
    <w:rsid w:val="00B60FAA"/>
    <w:rsid w:val="00B61281"/>
    <w:rsid w:val="00B6142C"/>
    <w:rsid w:val="00B619D0"/>
    <w:rsid w:val="00B61A48"/>
    <w:rsid w:val="00B61D48"/>
    <w:rsid w:val="00B62313"/>
    <w:rsid w:val="00B62ED2"/>
    <w:rsid w:val="00B63235"/>
    <w:rsid w:val="00B6347E"/>
    <w:rsid w:val="00B63BCB"/>
    <w:rsid w:val="00B63E3C"/>
    <w:rsid w:val="00B63EA0"/>
    <w:rsid w:val="00B641D6"/>
    <w:rsid w:val="00B64407"/>
    <w:rsid w:val="00B6452A"/>
    <w:rsid w:val="00B64CAE"/>
    <w:rsid w:val="00B64FED"/>
    <w:rsid w:val="00B6539E"/>
    <w:rsid w:val="00B6561C"/>
    <w:rsid w:val="00B656A5"/>
    <w:rsid w:val="00B657F0"/>
    <w:rsid w:val="00B65D24"/>
    <w:rsid w:val="00B65F00"/>
    <w:rsid w:val="00B65F06"/>
    <w:rsid w:val="00B661AE"/>
    <w:rsid w:val="00B6645D"/>
    <w:rsid w:val="00B665C5"/>
    <w:rsid w:val="00B66A57"/>
    <w:rsid w:val="00B677A2"/>
    <w:rsid w:val="00B705DA"/>
    <w:rsid w:val="00B70A06"/>
    <w:rsid w:val="00B70D2D"/>
    <w:rsid w:val="00B713B5"/>
    <w:rsid w:val="00B71800"/>
    <w:rsid w:val="00B720D9"/>
    <w:rsid w:val="00B72387"/>
    <w:rsid w:val="00B7246F"/>
    <w:rsid w:val="00B7294D"/>
    <w:rsid w:val="00B72C93"/>
    <w:rsid w:val="00B72CDC"/>
    <w:rsid w:val="00B73127"/>
    <w:rsid w:val="00B7354E"/>
    <w:rsid w:val="00B736C7"/>
    <w:rsid w:val="00B74734"/>
    <w:rsid w:val="00B74DD1"/>
    <w:rsid w:val="00B74F06"/>
    <w:rsid w:val="00B74F4B"/>
    <w:rsid w:val="00B74FF6"/>
    <w:rsid w:val="00B750BD"/>
    <w:rsid w:val="00B750DA"/>
    <w:rsid w:val="00B751DA"/>
    <w:rsid w:val="00B752AC"/>
    <w:rsid w:val="00B756F5"/>
    <w:rsid w:val="00B75765"/>
    <w:rsid w:val="00B757B1"/>
    <w:rsid w:val="00B758F2"/>
    <w:rsid w:val="00B75B0A"/>
    <w:rsid w:val="00B75B4D"/>
    <w:rsid w:val="00B75D34"/>
    <w:rsid w:val="00B75F65"/>
    <w:rsid w:val="00B762C3"/>
    <w:rsid w:val="00B76B52"/>
    <w:rsid w:val="00B76BC0"/>
    <w:rsid w:val="00B76BF4"/>
    <w:rsid w:val="00B77137"/>
    <w:rsid w:val="00B776B8"/>
    <w:rsid w:val="00B77794"/>
    <w:rsid w:val="00B77845"/>
    <w:rsid w:val="00B77A76"/>
    <w:rsid w:val="00B77C07"/>
    <w:rsid w:val="00B80772"/>
    <w:rsid w:val="00B80807"/>
    <w:rsid w:val="00B80A3D"/>
    <w:rsid w:val="00B80F5F"/>
    <w:rsid w:val="00B810B7"/>
    <w:rsid w:val="00B81750"/>
    <w:rsid w:val="00B82329"/>
    <w:rsid w:val="00B82526"/>
    <w:rsid w:val="00B82878"/>
    <w:rsid w:val="00B82BA6"/>
    <w:rsid w:val="00B82CBA"/>
    <w:rsid w:val="00B833A6"/>
    <w:rsid w:val="00B83A63"/>
    <w:rsid w:val="00B83D6C"/>
    <w:rsid w:val="00B83E3E"/>
    <w:rsid w:val="00B84196"/>
    <w:rsid w:val="00B85195"/>
    <w:rsid w:val="00B85323"/>
    <w:rsid w:val="00B8551F"/>
    <w:rsid w:val="00B8629A"/>
    <w:rsid w:val="00B867D6"/>
    <w:rsid w:val="00B869E8"/>
    <w:rsid w:val="00B86A50"/>
    <w:rsid w:val="00B86BF2"/>
    <w:rsid w:val="00B8719F"/>
    <w:rsid w:val="00B8726F"/>
    <w:rsid w:val="00B874F7"/>
    <w:rsid w:val="00B87A40"/>
    <w:rsid w:val="00B87B38"/>
    <w:rsid w:val="00B9004A"/>
    <w:rsid w:val="00B90819"/>
    <w:rsid w:val="00B90A89"/>
    <w:rsid w:val="00B90E42"/>
    <w:rsid w:val="00B9181E"/>
    <w:rsid w:val="00B91C0D"/>
    <w:rsid w:val="00B91C57"/>
    <w:rsid w:val="00B92364"/>
    <w:rsid w:val="00B927BD"/>
    <w:rsid w:val="00B92AD3"/>
    <w:rsid w:val="00B92C00"/>
    <w:rsid w:val="00B92CBB"/>
    <w:rsid w:val="00B9364D"/>
    <w:rsid w:val="00B939FA"/>
    <w:rsid w:val="00B94745"/>
    <w:rsid w:val="00B94A41"/>
    <w:rsid w:val="00B94F6D"/>
    <w:rsid w:val="00B95639"/>
    <w:rsid w:val="00B957F2"/>
    <w:rsid w:val="00B95A31"/>
    <w:rsid w:val="00B95B27"/>
    <w:rsid w:val="00B95B76"/>
    <w:rsid w:val="00B95E79"/>
    <w:rsid w:val="00B95F9E"/>
    <w:rsid w:val="00B96137"/>
    <w:rsid w:val="00B96225"/>
    <w:rsid w:val="00B96CCA"/>
    <w:rsid w:val="00B96E27"/>
    <w:rsid w:val="00B96F10"/>
    <w:rsid w:val="00B9746B"/>
    <w:rsid w:val="00B97E09"/>
    <w:rsid w:val="00BA01CF"/>
    <w:rsid w:val="00BA08DD"/>
    <w:rsid w:val="00BA0A43"/>
    <w:rsid w:val="00BA0FA6"/>
    <w:rsid w:val="00BA10A1"/>
    <w:rsid w:val="00BA15D4"/>
    <w:rsid w:val="00BA1800"/>
    <w:rsid w:val="00BA2032"/>
    <w:rsid w:val="00BA222F"/>
    <w:rsid w:val="00BA2417"/>
    <w:rsid w:val="00BA2952"/>
    <w:rsid w:val="00BA2CF9"/>
    <w:rsid w:val="00BA2E8C"/>
    <w:rsid w:val="00BA3F16"/>
    <w:rsid w:val="00BA3F3A"/>
    <w:rsid w:val="00BA408C"/>
    <w:rsid w:val="00BA4683"/>
    <w:rsid w:val="00BA47E6"/>
    <w:rsid w:val="00BA48A4"/>
    <w:rsid w:val="00BA4A8D"/>
    <w:rsid w:val="00BA5108"/>
    <w:rsid w:val="00BA528D"/>
    <w:rsid w:val="00BA5484"/>
    <w:rsid w:val="00BA5932"/>
    <w:rsid w:val="00BA5E03"/>
    <w:rsid w:val="00BA618E"/>
    <w:rsid w:val="00BA6357"/>
    <w:rsid w:val="00BA67F2"/>
    <w:rsid w:val="00BA6FFC"/>
    <w:rsid w:val="00BA79E0"/>
    <w:rsid w:val="00BB025B"/>
    <w:rsid w:val="00BB04EE"/>
    <w:rsid w:val="00BB10DB"/>
    <w:rsid w:val="00BB117F"/>
    <w:rsid w:val="00BB15DB"/>
    <w:rsid w:val="00BB1765"/>
    <w:rsid w:val="00BB1CC5"/>
    <w:rsid w:val="00BB20BD"/>
    <w:rsid w:val="00BB28BF"/>
    <w:rsid w:val="00BB2ADB"/>
    <w:rsid w:val="00BB2D1C"/>
    <w:rsid w:val="00BB2DE0"/>
    <w:rsid w:val="00BB2E16"/>
    <w:rsid w:val="00BB2E23"/>
    <w:rsid w:val="00BB2F64"/>
    <w:rsid w:val="00BB2F8F"/>
    <w:rsid w:val="00BB35DE"/>
    <w:rsid w:val="00BB3BB8"/>
    <w:rsid w:val="00BB4A69"/>
    <w:rsid w:val="00BB5D67"/>
    <w:rsid w:val="00BB614C"/>
    <w:rsid w:val="00BB6A5F"/>
    <w:rsid w:val="00BB6A92"/>
    <w:rsid w:val="00BB6E6B"/>
    <w:rsid w:val="00BB71E3"/>
    <w:rsid w:val="00BB7512"/>
    <w:rsid w:val="00BB76DC"/>
    <w:rsid w:val="00BB7982"/>
    <w:rsid w:val="00BB7A2C"/>
    <w:rsid w:val="00BC0801"/>
    <w:rsid w:val="00BC18B1"/>
    <w:rsid w:val="00BC1C23"/>
    <w:rsid w:val="00BC1E70"/>
    <w:rsid w:val="00BC2993"/>
    <w:rsid w:val="00BC2DD2"/>
    <w:rsid w:val="00BC2E8B"/>
    <w:rsid w:val="00BC345F"/>
    <w:rsid w:val="00BC3883"/>
    <w:rsid w:val="00BC3B44"/>
    <w:rsid w:val="00BC490A"/>
    <w:rsid w:val="00BC4A50"/>
    <w:rsid w:val="00BC4E8A"/>
    <w:rsid w:val="00BC58C8"/>
    <w:rsid w:val="00BC5E22"/>
    <w:rsid w:val="00BC60E2"/>
    <w:rsid w:val="00BC6201"/>
    <w:rsid w:val="00BC6308"/>
    <w:rsid w:val="00BC6342"/>
    <w:rsid w:val="00BC681A"/>
    <w:rsid w:val="00BC736C"/>
    <w:rsid w:val="00BC7772"/>
    <w:rsid w:val="00BC7C4D"/>
    <w:rsid w:val="00BC7E2D"/>
    <w:rsid w:val="00BD0634"/>
    <w:rsid w:val="00BD06AC"/>
    <w:rsid w:val="00BD0834"/>
    <w:rsid w:val="00BD0B32"/>
    <w:rsid w:val="00BD0E42"/>
    <w:rsid w:val="00BD11AA"/>
    <w:rsid w:val="00BD17DE"/>
    <w:rsid w:val="00BD1FA2"/>
    <w:rsid w:val="00BD233B"/>
    <w:rsid w:val="00BD25FE"/>
    <w:rsid w:val="00BD26D7"/>
    <w:rsid w:val="00BD2E72"/>
    <w:rsid w:val="00BD3027"/>
    <w:rsid w:val="00BD3681"/>
    <w:rsid w:val="00BD3EB7"/>
    <w:rsid w:val="00BD4138"/>
    <w:rsid w:val="00BD4266"/>
    <w:rsid w:val="00BD4A2C"/>
    <w:rsid w:val="00BD4AC2"/>
    <w:rsid w:val="00BD50A1"/>
    <w:rsid w:val="00BD52A1"/>
    <w:rsid w:val="00BD5553"/>
    <w:rsid w:val="00BD5D1B"/>
    <w:rsid w:val="00BD5F59"/>
    <w:rsid w:val="00BD621D"/>
    <w:rsid w:val="00BD62F1"/>
    <w:rsid w:val="00BD6593"/>
    <w:rsid w:val="00BD697F"/>
    <w:rsid w:val="00BD6B1D"/>
    <w:rsid w:val="00BD7157"/>
    <w:rsid w:val="00BD73A0"/>
    <w:rsid w:val="00BD7860"/>
    <w:rsid w:val="00BD79C2"/>
    <w:rsid w:val="00BD7DB2"/>
    <w:rsid w:val="00BD7E2A"/>
    <w:rsid w:val="00BE053C"/>
    <w:rsid w:val="00BE062A"/>
    <w:rsid w:val="00BE07BD"/>
    <w:rsid w:val="00BE0869"/>
    <w:rsid w:val="00BE10B3"/>
    <w:rsid w:val="00BE191F"/>
    <w:rsid w:val="00BE218B"/>
    <w:rsid w:val="00BE2820"/>
    <w:rsid w:val="00BE2970"/>
    <w:rsid w:val="00BE2C10"/>
    <w:rsid w:val="00BE2DA3"/>
    <w:rsid w:val="00BE2FE5"/>
    <w:rsid w:val="00BE306F"/>
    <w:rsid w:val="00BE398D"/>
    <w:rsid w:val="00BE40F1"/>
    <w:rsid w:val="00BE447B"/>
    <w:rsid w:val="00BE46AA"/>
    <w:rsid w:val="00BE4C9E"/>
    <w:rsid w:val="00BE5AE6"/>
    <w:rsid w:val="00BE5F95"/>
    <w:rsid w:val="00BE6318"/>
    <w:rsid w:val="00BE637F"/>
    <w:rsid w:val="00BE6F15"/>
    <w:rsid w:val="00BE7A4F"/>
    <w:rsid w:val="00BE7B38"/>
    <w:rsid w:val="00BF02AF"/>
    <w:rsid w:val="00BF0C37"/>
    <w:rsid w:val="00BF1C7C"/>
    <w:rsid w:val="00BF1CC6"/>
    <w:rsid w:val="00BF1F53"/>
    <w:rsid w:val="00BF2596"/>
    <w:rsid w:val="00BF264F"/>
    <w:rsid w:val="00BF3296"/>
    <w:rsid w:val="00BF32EE"/>
    <w:rsid w:val="00BF33C9"/>
    <w:rsid w:val="00BF3593"/>
    <w:rsid w:val="00BF3895"/>
    <w:rsid w:val="00BF39EE"/>
    <w:rsid w:val="00BF3CA1"/>
    <w:rsid w:val="00BF4053"/>
    <w:rsid w:val="00BF466E"/>
    <w:rsid w:val="00BF47F5"/>
    <w:rsid w:val="00BF4C7D"/>
    <w:rsid w:val="00BF4CA5"/>
    <w:rsid w:val="00BF600D"/>
    <w:rsid w:val="00BF6609"/>
    <w:rsid w:val="00BF6935"/>
    <w:rsid w:val="00BF6B5A"/>
    <w:rsid w:val="00BF71D6"/>
    <w:rsid w:val="00BF72FC"/>
    <w:rsid w:val="00BF78E1"/>
    <w:rsid w:val="00BFE575"/>
    <w:rsid w:val="00C001A7"/>
    <w:rsid w:val="00C001C6"/>
    <w:rsid w:val="00C0046F"/>
    <w:rsid w:val="00C00740"/>
    <w:rsid w:val="00C00D27"/>
    <w:rsid w:val="00C01E7A"/>
    <w:rsid w:val="00C01EB3"/>
    <w:rsid w:val="00C0235F"/>
    <w:rsid w:val="00C026B6"/>
    <w:rsid w:val="00C026C1"/>
    <w:rsid w:val="00C02A38"/>
    <w:rsid w:val="00C03350"/>
    <w:rsid w:val="00C03A4D"/>
    <w:rsid w:val="00C03E1B"/>
    <w:rsid w:val="00C04509"/>
    <w:rsid w:val="00C04D54"/>
    <w:rsid w:val="00C04FE8"/>
    <w:rsid w:val="00C054DB"/>
    <w:rsid w:val="00C057C2"/>
    <w:rsid w:val="00C05A74"/>
    <w:rsid w:val="00C05D43"/>
    <w:rsid w:val="00C05D7A"/>
    <w:rsid w:val="00C0619C"/>
    <w:rsid w:val="00C065A1"/>
    <w:rsid w:val="00C06600"/>
    <w:rsid w:val="00C066B9"/>
    <w:rsid w:val="00C066FE"/>
    <w:rsid w:val="00C0701D"/>
    <w:rsid w:val="00C07021"/>
    <w:rsid w:val="00C07351"/>
    <w:rsid w:val="00C074FB"/>
    <w:rsid w:val="00C077E1"/>
    <w:rsid w:val="00C07822"/>
    <w:rsid w:val="00C07AAD"/>
    <w:rsid w:val="00C07B42"/>
    <w:rsid w:val="00C07CA0"/>
    <w:rsid w:val="00C07DD2"/>
    <w:rsid w:val="00C07F42"/>
    <w:rsid w:val="00C10157"/>
    <w:rsid w:val="00C117F9"/>
    <w:rsid w:val="00C11859"/>
    <w:rsid w:val="00C12067"/>
    <w:rsid w:val="00C125E5"/>
    <w:rsid w:val="00C1297B"/>
    <w:rsid w:val="00C12A8F"/>
    <w:rsid w:val="00C12EC1"/>
    <w:rsid w:val="00C13E0F"/>
    <w:rsid w:val="00C144B3"/>
    <w:rsid w:val="00C1459B"/>
    <w:rsid w:val="00C1459C"/>
    <w:rsid w:val="00C14BBF"/>
    <w:rsid w:val="00C14CCC"/>
    <w:rsid w:val="00C15114"/>
    <w:rsid w:val="00C1532D"/>
    <w:rsid w:val="00C15A28"/>
    <w:rsid w:val="00C16024"/>
    <w:rsid w:val="00C16403"/>
    <w:rsid w:val="00C17738"/>
    <w:rsid w:val="00C17F4F"/>
    <w:rsid w:val="00C1EB2D"/>
    <w:rsid w:val="00C2053E"/>
    <w:rsid w:val="00C20E2A"/>
    <w:rsid w:val="00C21239"/>
    <w:rsid w:val="00C2168C"/>
    <w:rsid w:val="00C21ACC"/>
    <w:rsid w:val="00C21DE9"/>
    <w:rsid w:val="00C21ED5"/>
    <w:rsid w:val="00C2272C"/>
    <w:rsid w:val="00C22833"/>
    <w:rsid w:val="00C2283B"/>
    <w:rsid w:val="00C22D12"/>
    <w:rsid w:val="00C22E7F"/>
    <w:rsid w:val="00C2333C"/>
    <w:rsid w:val="00C234F2"/>
    <w:rsid w:val="00C23520"/>
    <w:rsid w:val="00C2354A"/>
    <w:rsid w:val="00C23F7E"/>
    <w:rsid w:val="00C2461A"/>
    <w:rsid w:val="00C24729"/>
    <w:rsid w:val="00C24ACF"/>
    <w:rsid w:val="00C24B34"/>
    <w:rsid w:val="00C24BEB"/>
    <w:rsid w:val="00C251B9"/>
    <w:rsid w:val="00C2545A"/>
    <w:rsid w:val="00C25F17"/>
    <w:rsid w:val="00C26564"/>
    <w:rsid w:val="00C268CA"/>
    <w:rsid w:val="00C2696E"/>
    <w:rsid w:val="00C26C42"/>
    <w:rsid w:val="00C277B0"/>
    <w:rsid w:val="00C279C0"/>
    <w:rsid w:val="00C27A8E"/>
    <w:rsid w:val="00C27A9B"/>
    <w:rsid w:val="00C27CDE"/>
    <w:rsid w:val="00C30446"/>
    <w:rsid w:val="00C30648"/>
    <w:rsid w:val="00C306A0"/>
    <w:rsid w:val="00C3083A"/>
    <w:rsid w:val="00C30E78"/>
    <w:rsid w:val="00C3108E"/>
    <w:rsid w:val="00C314A6"/>
    <w:rsid w:val="00C317A7"/>
    <w:rsid w:val="00C31938"/>
    <w:rsid w:val="00C31E27"/>
    <w:rsid w:val="00C320EC"/>
    <w:rsid w:val="00C321B1"/>
    <w:rsid w:val="00C321D1"/>
    <w:rsid w:val="00C32710"/>
    <w:rsid w:val="00C327B8"/>
    <w:rsid w:val="00C32EE7"/>
    <w:rsid w:val="00C335ED"/>
    <w:rsid w:val="00C340B4"/>
    <w:rsid w:val="00C34455"/>
    <w:rsid w:val="00C34724"/>
    <w:rsid w:val="00C3504E"/>
    <w:rsid w:val="00C351C5"/>
    <w:rsid w:val="00C3525D"/>
    <w:rsid w:val="00C3535B"/>
    <w:rsid w:val="00C35522"/>
    <w:rsid w:val="00C35917"/>
    <w:rsid w:val="00C35BAE"/>
    <w:rsid w:val="00C35DDE"/>
    <w:rsid w:val="00C36297"/>
    <w:rsid w:val="00C36840"/>
    <w:rsid w:val="00C36FB3"/>
    <w:rsid w:val="00C3725F"/>
    <w:rsid w:val="00C3744F"/>
    <w:rsid w:val="00C375A6"/>
    <w:rsid w:val="00C376D1"/>
    <w:rsid w:val="00C37A1D"/>
    <w:rsid w:val="00C37A57"/>
    <w:rsid w:val="00C37F48"/>
    <w:rsid w:val="00C40069"/>
    <w:rsid w:val="00C405F7"/>
    <w:rsid w:val="00C40700"/>
    <w:rsid w:val="00C4079F"/>
    <w:rsid w:val="00C409F5"/>
    <w:rsid w:val="00C40B61"/>
    <w:rsid w:val="00C40E35"/>
    <w:rsid w:val="00C41061"/>
    <w:rsid w:val="00C411EA"/>
    <w:rsid w:val="00C414F6"/>
    <w:rsid w:val="00C41508"/>
    <w:rsid w:val="00C4159C"/>
    <w:rsid w:val="00C41D47"/>
    <w:rsid w:val="00C41DB0"/>
    <w:rsid w:val="00C423AF"/>
    <w:rsid w:val="00C423FD"/>
    <w:rsid w:val="00C424CD"/>
    <w:rsid w:val="00C42573"/>
    <w:rsid w:val="00C42AAC"/>
    <w:rsid w:val="00C42DAF"/>
    <w:rsid w:val="00C42E76"/>
    <w:rsid w:val="00C435FB"/>
    <w:rsid w:val="00C43712"/>
    <w:rsid w:val="00C43E8B"/>
    <w:rsid w:val="00C448CF"/>
    <w:rsid w:val="00C4541C"/>
    <w:rsid w:val="00C457B3"/>
    <w:rsid w:val="00C45A91"/>
    <w:rsid w:val="00C46381"/>
    <w:rsid w:val="00C466D4"/>
    <w:rsid w:val="00C46892"/>
    <w:rsid w:val="00C46AB6"/>
    <w:rsid w:val="00C470A9"/>
    <w:rsid w:val="00C477C5"/>
    <w:rsid w:val="00C4BB44"/>
    <w:rsid w:val="00C50490"/>
    <w:rsid w:val="00C507BE"/>
    <w:rsid w:val="00C509DE"/>
    <w:rsid w:val="00C50AC5"/>
    <w:rsid w:val="00C51149"/>
    <w:rsid w:val="00C514E0"/>
    <w:rsid w:val="00C51B1F"/>
    <w:rsid w:val="00C51CF6"/>
    <w:rsid w:val="00C52930"/>
    <w:rsid w:val="00C52952"/>
    <w:rsid w:val="00C52A0C"/>
    <w:rsid w:val="00C52D19"/>
    <w:rsid w:val="00C52E73"/>
    <w:rsid w:val="00C52E76"/>
    <w:rsid w:val="00C532EF"/>
    <w:rsid w:val="00C5340A"/>
    <w:rsid w:val="00C5383A"/>
    <w:rsid w:val="00C53D9E"/>
    <w:rsid w:val="00C54506"/>
    <w:rsid w:val="00C5488C"/>
    <w:rsid w:val="00C54E4C"/>
    <w:rsid w:val="00C55CDF"/>
    <w:rsid w:val="00C57034"/>
    <w:rsid w:val="00C570AB"/>
    <w:rsid w:val="00C57CD2"/>
    <w:rsid w:val="00C57E23"/>
    <w:rsid w:val="00C600B8"/>
    <w:rsid w:val="00C6099F"/>
    <w:rsid w:val="00C60DC7"/>
    <w:rsid w:val="00C61284"/>
    <w:rsid w:val="00C612D7"/>
    <w:rsid w:val="00C61324"/>
    <w:rsid w:val="00C617D7"/>
    <w:rsid w:val="00C62299"/>
    <w:rsid w:val="00C623C8"/>
    <w:rsid w:val="00C624E8"/>
    <w:rsid w:val="00C625B8"/>
    <w:rsid w:val="00C62DAC"/>
    <w:rsid w:val="00C62F4B"/>
    <w:rsid w:val="00C634FE"/>
    <w:rsid w:val="00C63727"/>
    <w:rsid w:val="00C63ABD"/>
    <w:rsid w:val="00C65194"/>
    <w:rsid w:val="00C6537F"/>
    <w:rsid w:val="00C6546D"/>
    <w:rsid w:val="00C65498"/>
    <w:rsid w:val="00C65519"/>
    <w:rsid w:val="00C65A18"/>
    <w:rsid w:val="00C65B5E"/>
    <w:rsid w:val="00C6603C"/>
    <w:rsid w:val="00C662E0"/>
    <w:rsid w:val="00C663CB"/>
    <w:rsid w:val="00C668F8"/>
    <w:rsid w:val="00C66A77"/>
    <w:rsid w:val="00C66C13"/>
    <w:rsid w:val="00C66ED3"/>
    <w:rsid w:val="00C66F9A"/>
    <w:rsid w:val="00C67188"/>
    <w:rsid w:val="00C6729D"/>
    <w:rsid w:val="00C675A5"/>
    <w:rsid w:val="00C67838"/>
    <w:rsid w:val="00C678C5"/>
    <w:rsid w:val="00C679A8"/>
    <w:rsid w:val="00C67AFB"/>
    <w:rsid w:val="00C67D80"/>
    <w:rsid w:val="00C7098F"/>
    <w:rsid w:val="00C70A86"/>
    <w:rsid w:val="00C70AE6"/>
    <w:rsid w:val="00C70B23"/>
    <w:rsid w:val="00C70CA2"/>
    <w:rsid w:val="00C70F83"/>
    <w:rsid w:val="00C710A5"/>
    <w:rsid w:val="00C71A1E"/>
    <w:rsid w:val="00C71ED3"/>
    <w:rsid w:val="00C7221F"/>
    <w:rsid w:val="00C726FD"/>
    <w:rsid w:val="00C7360A"/>
    <w:rsid w:val="00C7363E"/>
    <w:rsid w:val="00C73703"/>
    <w:rsid w:val="00C73A01"/>
    <w:rsid w:val="00C73BEA"/>
    <w:rsid w:val="00C73DD5"/>
    <w:rsid w:val="00C7424D"/>
    <w:rsid w:val="00C7429D"/>
    <w:rsid w:val="00C74673"/>
    <w:rsid w:val="00C74ACD"/>
    <w:rsid w:val="00C74ED8"/>
    <w:rsid w:val="00C751D3"/>
    <w:rsid w:val="00C751EC"/>
    <w:rsid w:val="00C75733"/>
    <w:rsid w:val="00C75834"/>
    <w:rsid w:val="00C758D1"/>
    <w:rsid w:val="00C75DA4"/>
    <w:rsid w:val="00C760B3"/>
    <w:rsid w:val="00C7627E"/>
    <w:rsid w:val="00C762B5"/>
    <w:rsid w:val="00C7632F"/>
    <w:rsid w:val="00C77128"/>
    <w:rsid w:val="00C77130"/>
    <w:rsid w:val="00C77D8D"/>
    <w:rsid w:val="00C803E4"/>
    <w:rsid w:val="00C8068D"/>
    <w:rsid w:val="00C808FC"/>
    <w:rsid w:val="00C809E8"/>
    <w:rsid w:val="00C80AE6"/>
    <w:rsid w:val="00C80C42"/>
    <w:rsid w:val="00C80D05"/>
    <w:rsid w:val="00C80FB6"/>
    <w:rsid w:val="00C811D6"/>
    <w:rsid w:val="00C81792"/>
    <w:rsid w:val="00C82148"/>
    <w:rsid w:val="00C823C7"/>
    <w:rsid w:val="00C824C5"/>
    <w:rsid w:val="00C82633"/>
    <w:rsid w:val="00C82715"/>
    <w:rsid w:val="00C82847"/>
    <w:rsid w:val="00C82CF8"/>
    <w:rsid w:val="00C84691"/>
    <w:rsid w:val="00C846D1"/>
    <w:rsid w:val="00C849B7"/>
    <w:rsid w:val="00C84E2A"/>
    <w:rsid w:val="00C852CD"/>
    <w:rsid w:val="00C854D2"/>
    <w:rsid w:val="00C8575A"/>
    <w:rsid w:val="00C85D0F"/>
    <w:rsid w:val="00C85F85"/>
    <w:rsid w:val="00C86017"/>
    <w:rsid w:val="00C8643E"/>
    <w:rsid w:val="00C8651E"/>
    <w:rsid w:val="00C865AF"/>
    <w:rsid w:val="00C8667E"/>
    <w:rsid w:val="00C877D7"/>
    <w:rsid w:val="00C900D4"/>
    <w:rsid w:val="00C90310"/>
    <w:rsid w:val="00C90736"/>
    <w:rsid w:val="00C90783"/>
    <w:rsid w:val="00C907AF"/>
    <w:rsid w:val="00C90D2B"/>
    <w:rsid w:val="00C914BA"/>
    <w:rsid w:val="00C91B21"/>
    <w:rsid w:val="00C92045"/>
    <w:rsid w:val="00C921ED"/>
    <w:rsid w:val="00C9246C"/>
    <w:rsid w:val="00C9349D"/>
    <w:rsid w:val="00C93917"/>
    <w:rsid w:val="00C93A0A"/>
    <w:rsid w:val="00C9404A"/>
    <w:rsid w:val="00C940B1"/>
    <w:rsid w:val="00C94307"/>
    <w:rsid w:val="00C943B2"/>
    <w:rsid w:val="00C94A86"/>
    <w:rsid w:val="00C94CAA"/>
    <w:rsid w:val="00C953AD"/>
    <w:rsid w:val="00C953CD"/>
    <w:rsid w:val="00C955F1"/>
    <w:rsid w:val="00C95717"/>
    <w:rsid w:val="00C958CF"/>
    <w:rsid w:val="00C959EA"/>
    <w:rsid w:val="00C9609A"/>
    <w:rsid w:val="00C961DC"/>
    <w:rsid w:val="00C96573"/>
    <w:rsid w:val="00C96E67"/>
    <w:rsid w:val="00C9719F"/>
    <w:rsid w:val="00C976F5"/>
    <w:rsid w:val="00C979FD"/>
    <w:rsid w:val="00C97A5A"/>
    <w:rsid w:val="00C97B38"/>
    <w:rsid w:val="00C97BE1"/>
    <w:rsid w:val="00C97CCE"/>
    <w:rsid w:val="00CA0241"/>
    <w:rsid w:val="00CA0480"/>
    <w:rsid w:val="00CA051A"/>
    <w:rsid w:val="00CA0E98"/>
    <w:rsid w:val="00CA0F4E"/>
    <w:rsid w:val="00CA1277"/>
    <w:rsid w:val="00CA132D"/>
    <w:rsid w:val="00CA1542"/>
    <w:rsid w:val="00CA255D"/>
    <w:rsid w:val="00CA2816"/>
    <w:rsid w:val="00CA2824"/>
    <w:rsid w:val="00CA2B84"/>
    <w:rsid w:val="00CA2C18"/>
    <w:rsid w:val="00CA2DD4"/>
    <w:rsid w:val="00CA2E2F"/>
    <w:rsid w:val="00CA32E5"/>
    <w:rsid w:val="00CA4639"/>
    <w:rsid w:val="00CA4989"/>
    <w:rsid w:val="00CA4C77"/>
    <w:rsid w:val="00CA4F22"/>
    <w:rsid w:val="00CA563D"/>
    <w:rsid w:val="00CA57D3"/>
    <w:rsid w:val="00CA5B97"/>
    <w:rsid w:val="00CA5C1D"/>
    <w:rsid w:val="00CA5CC1"/>
    <w:rsid w:val="00CA5FC4"/>
    <w:rsid w:val="00CA5FC8"/>
    <w:rsid w:val="00CA6075"/>
    <w:rsid w:val="00CA6486"/>
    <w:rsid w:val="00CA64D6"/>
    <w:rsid w:val="00CA67FF"/>
    <w:rsid w:val="00CA6AA4"/>
    <w:rsid w:val="00CA6F54"/>
    <w:rsid w:val="00CA7207"/>
    <w:rsid w:val="00CA74DF"/>
    <w:rsid w:val="00CA7AC5"/>
    <w:rsid w:val="00CA7DBE"/>
    <w:rsid w:val="00CB012A"/>
    <w:rsid w:val="00CB0510"/>
    <w:rsid w:val="00CB05FF"/>
    <w:rsid w:val="00CB07C3"/>
    <w:rsid w:val="00CB07E8"/>
    <w:rsid w:val="00CB14B3"/>
    <w:rsid w:val="00CB1A32"/>
    <w:rsid w:val="00CB1EEB"/>
    <w:rsid w:val="00CB299E"/>
    <w:rsid w:val="00CB2F82"/>
    <w:rsid w:val="00CB331C"/>
    <w:rsid w:val="00CB35F6"/>
    <w:rsid w:val="00CB3670"/>
    <w:rsid w:val="00CB3946"/>
    <w:rsid w:val="00CB3C61"/>
    <w:rsid w:val="00CB487C"/>
    <w:rsid w:val="00CB49B3"/>
    <w:rsid w:val="00CB49F6"/>
    <w:rsid w:val="00CB4C2A"/>
    <w:rsid w:val="00CB4D1C"/>
    <w:rsid w:val="00CB4F8A"/>
    <w:rsid w:val="00CB507D"/>
    <w:rsid w:val="00CB5422"/>
    <w:rsid w:val="00CB6BEB"/>
    <w:rsid w:val="00CB6E56"/>
    <w:rsid w:val="00CB6EA7"/>
    <w:rsid w:val="00CB7067"/>
    <w:rsid w:val="00CB7281"/>
    <w:rsid w:val="00CB7DB7"/>
    <w:rsid w:val="00CB7FAE"/>
    <w:rsid w:val="00CC008E"/>
    <w:rsid w:val="00CC0C0E"/>
    <w:rsid w:val="00CC0C0F"/>
    <w:rsid w:val="00CC0C13"/>
    <w:rsid w:val="00CC1488"/>
    <w:rsid w:val="00CC1676"/>
    <w:rsid w:val="00CC1835"/>
    <w:rsid w:val="00CC189F"/>
    <w:rsid w:val="00CC1C22"/>
    <w:rsid w:val="00CC1E4F"/>
    <w:rsid w:val="00CC1F44"/>
    <w:rsid w:val="00CC2023"/>
    <w:rsid w:val="00CC21FE"/>
    <w:rsid w:val="00CC22E9"/>
    <w:rsid w:val="00CC26CC"/>
    <w:rsid w:val="00CC2B48"/>
    <w:rsid w:val="00CC2CBE"/>
    <w:rsid w:val="00CC2CE4"/>
    <w:rsid w:val="00CC3187"/>
    <w:rsid w:val="00CC3842"/>
    <w:rsid w:val="00CC38AE"/>
    <w:rsid w:val="00CC3D3C"/>
    <w:rsid w:val="00CC3FAF"/>
    <w:rsid w:val="00CC45F6"/>
    <w:rsid w:val="00CC4653"/>
    <w:rsid w:val="00CC4671"/>
    <w:rsid w:val="00CC495F"/>
    <w:rsid w:val="00CC4F5C"/>
    <w:rsid w:val="00CC50DB"/>
    <w:rsid w:val="00CC59E1"/>
    <w:rsid w:val="00CC61EC"/>
    <w:rsid w:val="00CC62D2"/>
    <w:rsid w:val="00CC6BAC"/>
    <w:rsid w:val="00CC7672"/>
    <w:rsid w:val="00CC7F06"/>
    <w:rsid w:val="00CD0080"/>
    <w:rsid w:val="00CD04B0"/>
    <w:rsid w:val="00CD0A91"/>
    <w:rsid w:val="00CD0D61"/>
    <w:rsid w:val="00CD1146"/>
    <w:rsid w:val="00CD1783"/>
    <w:rsid w:val="00CD2774"/>
    <w:rsid w:val="00CD2C60"/>
    <w:rsid w:val="00CD2F6C"/>
    <w:rsid w:val="00CD34A4"/>
    <w:rsid w:val="00CD3D17"/>
    <w:rsid w:val="00CD48D5"/>
    <w:rsid w:val="00CD58A0"/>
    <w:rsid w:val="00CD5AC8"/>
    <w:rsid w:val="00CD6307"/>
    <w:rsid w:val="00CD6DEB"/>
    <w:rsid w:val="00CD6E0C"/>
    <w:rsid w:val="00CD6EFD"/>
    <w:rsid w:val="00CD73D7"/>
    <w:rsid w:val="00CD7934"/>
    <w:rsid w:val="00CD7EAA"/>
    <w:rsid w:val="00CE0194"/>
    <w:rsid w:val="00CE0562"/>
    <w:rsid w:val="00CE0602"/>
    <w:rsid w:val="00CE07F6"/>
    <w:rsid w:val="00CE1041"/>
    <w:rsid w:val="00CE1426"/>
    <w:rsid w:val="00CE1837"/>
    <w:rsid w:val="00CE1D9A"/>
    <w:rsid w:val="00CE20A7"/>
    <w:rsid w:val="00CE22FE"/>
    <w:rsid w:val="00CE25A7"/>
    <w:rsid w:val="00CE2B03"/>
    <w:rsid w:val="00CE2F47"/>
    <w:rsid w:val="00CE3325"/>
    <w:rsid w:val="00CE3CCD"/>
    <w:rsid w:val="00CE40DD"/>
    <w:rsid w:val="00CE41C2"/>
    <w:rsid w:val="00CE43FA"/>
    <w:rsid w:val="00CE464D"/>
    <w:rsid w:val="00CE4C6E"/>
    <w:rsid w:val="00CE4D1D"/>
    <w:rsid w:val="00CE4DBD"/>
    <w:rsid w:val="00CE53E0"/>
    <w:rsid w:val="00CE5573"/>
    <w:rsid w:val="00CE5B5D"/>
    <w:rsid w:val="00CE5BEC"/>
    <w:rsid w:val="00CE5D57"/>
    <w:rsid w:val="00CE6272"/>
    <w:rsid w:val="00CE6877"/>
    <w:rsid w:val="00CE6961"/>
    <w:rsid w:val="00CE6C44"/>
    <w:rsid w:val="00CE6CFA"/>
    <w:rsid w:val="00CE71DC"/>
    <w:rsid w:val="00CE7A0B"/>
    <w:rsid w:val="00CE7FE0"/>
    <w:rsid w:val="00CE7FFC"/>
    <w:rsid w:val="00CF0398"/>
    <w:rsid w:val="00CF06F2"/>
    <w:rsid w:val="00CF0AA8"/>
    <w:rsid w:val="00CF0BF8"/>
    <w:rsid w:val="00CF1073"/>
    <w:rsid w:val="00CF122A"/>
    <w:rsid w:val="00CF1700"/>
    <w:rsid w:val="00CF1F27"/>
    <w:rsid w:val="00CF2047"/>
    <w:rsid w:val="00CF222A"/>
    <w:rsid w:val="00CF2481"/>
    <w:rsid w:val="00CF2990"/>
    <w:rsid w:val="00CF2C20"/>
    <w:rsid w:val="00CF2EFB"/>
    <w:rsid w:val="00CF314D"/>
    <w:rsid w:val="00CF3635"/>
    <w:rsid w:val="00CF388F"/>
    <w:rsid w:val="00CF3BDA"/>
    <w:rsid w:val="00CF3D95"/>
    <w:rsid w:val="00CF4022"/>
    <w:rsid w:val="00CF44E6"/>
    <w:rsid w:val="00CF4A83"/>
    <w:rsid w:val="00CF4BDC"/>
    <w:rsid w:val="00CF4E3E"/>
    <w:rsid w:val="00CF503F"/>
    <w:rsid w:val="00CF52BA"/>
    <w:rsid w:val="00CF5619"/>
    <w:rsid w:val="00CF598F"/>
    <w:rsid w:val="00CF5A39"/>
    <w:rsid w:val="00CF634A"/>
    <w:rsid w:val="00CF6460"/>
    <w:rsid w:val="00CF66C4"/>
    <w:rsid w:val="00CF6AAA"/>
    <w:rsid w:val="00CF6CBC"/>
    <w:rsid w:val="00CF6F25"/>
    <w:rsid w:val="00CF72F4"/>
    <w:rsid w:val="00CF79C3"/>
    <w:rsid w:val="00CF7B0A"/>
    <w:rsid w:val="00D00169"/>
    <w:rsid w:val="00D00310"/>
    <w:rsid w:val="00D004C2"/>
    <w:rsid w:val="00D00BC3"/>
    <w:rsid w:val="00D00DC7"/>
    <w:rsid w:val="00D00E0A"/>
    <w:rsid w:val="00D00EA0"/>
    <w:rsid w:val="00D01822"/>
    <w:rsid w:val="00D0193A"/>
    <w:rsid w:val="00D01FE4"/>
    <w:rsid w:val="00D02178"/>
    <w:rsid w:val="00D028C8"/>
    <w:rsid w:val="00D02A63"/>
    <w:rsid w:val="00D03362"/>
    <w:rsid w:val="00D03FD3"/>
    <w:rsid w:val="00D041A0"/>
    <w:rsid w:val="00D04D90"/>
    <w:rsid w:val="00D05840"/>
    <w:rsid w:val="00D05CE4"/>
    <w:rsid w:val="00D05EB0"/>
    <w:rsid w:val="00D06579"/>
    <w:rsid w:val="00D06CBB"/>
    <w:rsid w:val="00D06CE7"/>
    <w:rsid w:val="00D07448"/>
    <w:rsid w:val="00D07DE7"/>
    <w:rsid w:val="00D07DF6"/>
    <w:rsid w:val="00D107A1"/>
    <w:rsid w:val="00D10831"/>
    <w:rsid w:val="00D10B27"/>
    <w:rsid w:val="00D10D61"/>
    <w:rsid w:val="00D110ED"/>
    <w:rsid w:val="00D113A2"/>
    <w:rsid w:val="00D11B08"/>
    <w:rsid w:val="00D11CAB"/>
    <w:rsid w:val="00D11D4E"/>
    <w:rsid w:val="00D11EA8"/>
    <w:rsid w:val="00D121E5"/>
    <w:rsid w:val="00D12261"/>
    <w:rsid w:val="00D122A6"/>
    <w:rsid w:val="00D1264B"/>
    <w:rsid w:val="00D12B6B"/>
    <w:rsid w:val="00D12C59"/>
    <w:rsid w:val="00D12C7E"/>
    <w:rsid w:val="00D12CEF"/>
    <w:rsid w:val="00D12E1B"/>
    <w:rsid w:val="00D1379E"/>
    <w:rsid w:val="00D138C4"/>
    <w:rsid w:val="00D13AD8"/>
    <w:rsid w:val="00D147F4"/>
    <w:rsid w:val="00D14C3B"/>
    <w:rsid w:val="00D14FD9"/>
    <w:rsid w:val="00D154AC"/>
    <w:rsid w:val="00D158A5"/>
    <w:rsid w:val="00D162F5"/>
    <w:rsid w:val="00D163B2"/>
    <w:rsid w:val="00D16877"/>
    <w:rsid w:val="00D170E9"/>
    <w:rsid w:val="00D1732F"/>
    <w:rsid w:val="00D17BE2"/>
    <w:rsid w:val="00D20119"/>
    <w:rsid w:val="00D20707"/>
    <w:rsid w:val="00D208C9"/>
    <w:rsid w:val="00D20DD8"/>
    <w:rsid w:val="00D2178B"/>
    <w:rsid w:val="00D21FFD"/>
    <w:rsid w:val="00D221F3"/>
    <w:rsid w:val="00D2233A"/>
    <w:rsid w:val="00D22830"/>
    <w:rsid w:val="00D22F94"/>
    <w:rsid w:val="00D23A74"/>
    <w:rsid w:val="00D24155"/>
    <w:rsid w:val="00D24172"/>
    <w:rsid w:val="00D242F9"/>
    <w:rsid w:val="00D24469"/>
    <w:rsid w:val="00D24913"/>
    <w:rsid w:val="00D26094"/>
    <w:rsid w:val="00D269D8"/>
    <w:rsid w:val="00D26F4F"/>
    <w:rsid w:val="00D27B57"/>
    <w:rsid w:val="00D27C42"/>
    <w:rsid w:val="00D27D65"/>
    <w:rsid w:val="00D27DAE"/>
    <w:rsid w:val="00D3018D"/>
    <w:rsid w:val="00D30459"/>
    <w:rsid w:val="00D3097F"/>
    <w:rsid w:val="00D30D9C"/>
    <w:rsid w:val="00D30F89"/>
    <w:rsid w:val="00D30F95"/>
    <w:rsid w:val="00D31032"/>
    <w:rsid w:val="00D31749"/>
    <w:rsid w:val="00D31EAC"/>
    <w:rsid w:val="00D3236E"/>
    <w:rsid w:val="00D32517"/>
    <w:rsid w:val="00D327A9"/>
    <w:rsid w:val="00D32AA7"/>
    <w:rsid w:val="00D32EA3"/>
    <w:rsid w:val="00D32F30"/>
    <w:rsid w:val="00D33335"/>
    <w:rsid w:val="00D33900"/>
    <w:rsid w:val="00D33C7F"/>
    <w:rsid w:val="00D33DA7"/>
    <w:rsid w:val="00D341BD"/>
    <w:rsid w:val="00D341DA"/>
    <w:rsid w:val="00D34E84"/>
    <w:rsid w:val="00D35080"/>
    <w:rsid w:val="00D35101"/>
    <w:rsid w:val="00D35842"/>
    <w:rsid w:val="00D359B8"/>
    <w:rsid w:val="00D360EB"/>
    <w:rsid w:val="00D364C5"/>
    <w:rsid w:val="00D368FA"/>
    <w:rsid w:val="00D36BAF"/>
    <w:rsid w:val="00D36D25"/>
    <w:rsid w:val="00D36DC0"/>
    <w:rsid w:val="00D36E46"/>
    <w:rsid w:val="00D3727C"/>
    <w:rsid w:val="00D37C5E"/>
    <w:rsid w:val="00D37DB3"/>
    <w:rsid w:val="00D402A6"/>
    <w:rsid w:val="00D407CD"/>
    <w:rsid w:val="00D407F4"/>
    <w:rsid w:val="00D408A4"/>
    <w:rsid w:val="00D40B55"/>
    <w:rsid w:val="00D40C88"/>
    <w:rsid w:val="00D40FED"/>
    <w:rsid w:val="00D410DA"/>
    <w:rsid w:val="00D4124E"/>
    <w:rsid w:val="00D41713"/>
    <w:rsid w:val="00D4195E"/>
    <w:rsid w:val="00D41CC0"/>
    <w:rsid w:val="00D42009"/>
    <w:rsid w:val="00D42BE3"/>
    <w:rsid w:val="00D444CE"/>
    <w:rsid w:val="00D44526"/>
    <w:rsid w:val="00D4471D"/>
    <w:rsid w:val="00D44CD1"/>
    <w:rsid w:val="00D44F6A"/>
    <w:rsid w:val="00D45079"/>
    <w:rsid w:val="00D45319"/>
    <w:rsid w:val="00D45864"/>
    <w:rsid w:val="00D45A36"/>
    <w:rsid w:val="00D45B74"/>
    <w:rsid w:val="00D45C03"/>
    <w:rsid w:val="00D4668D"/>
    <w:rsid w:val="00D46B60"/>
    <w:rsid w:val="00D47343"/>
    <w:rsid w:val="00D47F2C"/>
    <w:rsid w:val="00D50173"/>
    <w:rsid w:val="00D5046C"/>
    <w:rsid w:val="00D5068C"/>
    <w:rsid w:val="00D507DE"/>
    <w:rsid w:val="00D5080B"/>
    <w:rsid w:val="00D50879"/>
    <w:rsid w:val="00D50A49"/>
    <w:rsid w:val="00D50A7A"/>
    <w:rsid w:val="00D50EF8"/>
    <w:rsid w:val="00D50FDB"/>
    <w:rsid w:val="00D51426"/>
    <w:rsid w:val="00D51539"/>
    <w:rsid w:val="00D51631"/>
    <w:rsid w:val="00D51814"/>
    <w:rsid w:val="00D525E6"/>
    <w:rsid w:val="00D5290A"/>
    <w:rsid w:val="00D53247"/>
    <w:rsid w:val="00D5386E"/>
    <w:rsid w:val="00D5391E"/>
    <w:rsid w:val="00D53A78"/>
    <w:rsid w:val="00D53F26"/>
    <w:rsid w:val="00D54251"/>
    <w:rsid w:val="00D543FC"/>
    <w:rsid w:val="00D54678"/>
    <w:rsid w:val="00D54E7D"/>
    <w:rsid w:val="00D5535F"/>
    <w:rsid w:val="00D55398"/>
    <w:rsid w:val="00D55757"/>
    <w:rsid w:val="00D55EEF"/>
    <w:rsid w:val="00D562AE"/>
    <w:rsid w:val="00D5698C"/>
    <w:rsid w:val="00D572F0"/>
    <w:rsid w:val="00D57E3A"/>
    <w:rsid w:val="00D60504"/>
    <w:rsid w:val="00D60F1B"/>
    <w:rsid w:val="00D61002"/>
    <w:rsid w:val="00D61019"/>
    <w:rsid w:val="00D6104D"/>
    <w:rsid w:val="00D61645"/>
    <w:rsid w:val="00D61ACE"/>
    <w:rsid w:val="00D62145"/>
    <w:rsid w:val="00D62609"/>
    <w:rsid w:val="00D627F4"/>
    <w:rsid w:val="00D62AED"/>
    <w:rsid w:val="00D62C9B"/>
    <w:rsid w:val="00D630A8"/>
    <w:rsid w:val="00D63698"/>
    <w:rsid w:val="00D63878"/>
    <w:rsid w:val="00D63A13"/>
    <w:rsid w:val="00D63A77"/>
    <w:rsid w:val="00D63D72"/>
    <w:rsid w:val="00D643D7"/>
    <w:rsid w:val="00D643E2"/>
    <w:rsid w:val="00D6492F"/>
    <w:rsid w:val="00D65471"/>
    <w:rsid w:val="00D65CD8"/>
    <w:rsid w:val="00D66273"/>
    <w:rsid w:val="00D66D8E"/>
    <w:rsid w:val="00D67DA4"/>
    <w:rsid w:val="00D67DD0"/>
    <w:rsid w:val="00D70055"/>
    <w:rsid w:val="00D701A3"/>
    <w:rsid w:val="00D7054C"/>
    <w:rsid w:val="00D70898"/>
    <w:rsid w:val="00D70ACD"/>
    <w:rsid w:val="00D70CA5"/>
    <w:rsid w:val="00D70DF2"/>
    <w:rsid w:val="00D70FAB"/>
    <w:rsid w:val="00D719C0"/>
    <w:rsid w:val="00D71D21"/>
    <w:rsid w:val="00D71FF0"/>
    <w:rsid w:val="00D72039"/>
    <w:rsid w:val="00D72285"/>
    <w:rsid w:val="00D727D7"/>
    <w:rsid w:val="00D729EF"/>
    <w:rsid w:val="00D72C2A"/>
    <w:rsid w:val="00D731A6"/>
    <w:rsid w:val="00D73379"/>
    <w:rsid w:val="00D734B3"/>
    <w:rsid w:val="00D73846"/>
    <w:rsid w:val="00D73882"/>
    <w:rsid w:val="00D73C15"/>
    <w:rsid w:val="00D73C7C"/>
    <w:rsid w:val="00D73D6B"/>
    <w:rsid w:val="00D74B1F"/>
    <w:rsid w:val="00D74EFF"/>
    <w:rsid w:val="00D7599F"/>
    <w:rsid w:val="00D75A21"/>
    <w:rsid w:val="00D75A80"/>
    <w:rsid w:val="00D7662E"/>
    <w:rsid w:val="00D773BB"/>
    <w:rsid w:val="00D7782E"/>
    <w:rsid w:val="00D77FA3"/>
    <w:rsid w:val="00D805C1"/>
    <w:rsid w:val="00D8064C"/>
    <w:rsid w:val="00D80B8F"/>
    <w:rsid w:val="00D813CA"/>
    <w:rsid w:val="00D8146C"/>
    <w:rsid w:val="00D81868"/>
    <w:rsid w:val="00D81A32"/>
    <w:rsid w:val="00D81A58"/>
    <w:rsid w:val="00D81E7F"/>
    <w:rsid w:val="00D822C4"/>
    <w:rsid w:val="00D822DA"/>
    <w:rsid w:val="00D82631"/>
    <w:rsid w:val="00D8320F"/>
    <w:rsid w:val="00D843EE"/>
    <w:rsid w:val="00D8484F"/>
    <w:rsid w:val="00D84DCD"/>
    <w:rsid w:val="00D84FB2"/>
    <w:rsid w:val="00D85027"/>
    <w:rsid w:val="00D850BC"/>
    <w:rsid w:val="00D851F0"/>
    <w:rsid w:val="00D85857"/>
    <w:rsid w:val="00D85AA3"/>
    <w:rsid w:val="00D85AB4"/>
    <w:rsid w:val="00D860D1"/>
    <w:rsid w:val="00D862C0"/>
    <w:rsid w:val="00D867F8"/>
    <w:rsid w:val="00D86DAD"/>
    <w:rsid w:val="00D87072"/>
    <w:rsid w:val="00D8715A"/>
    <w:rsid w:val="00D87584"/>
    <w:rsid w:val="00D877E6"/>
    <w:rsid w:val="00D903AF"/>
    <w:rsid w:val="00D911C9"/>
    <w:rsid w:val="00D9168A"/>
    <w:rsid w:val="00D917F1"/>
    <w:rsid w:val="00D918B2"/>
    <w:rsid w:val="00D91D4E"/>
    <w:rsid w:val="00D91F82"/>
    <w:rsid w:val="00D923A4"/>
    <w:rsid w:val="00D9241C"/>
    <w:rsid w:val="00D92EAC"/>
    <w:rsid w:val="00D92EF3"/>
    <w:rsid w:val="00D93163"/>
    <w:rsid w:val="00D93B54"/>
    <w:rsid w:val="00D93CF4"/>
    <w:rsid w:val="00D943B1"/>
    <w:rsid w:val="00D94954"/>
    <w:rsid w:val="00D94C7E"/>
    <w:rsid w:val="00D95514"/>
    <w:rsid w:val="00D959A6"/>
    <w:rsid w:val="00D95CF6"/>
    <w:rsid w:val="00D95D55"/>
    <w:rsid w:val="00D95E8A"/>
    <w:rsid w:val="00D9603C"/>
    <w:rsid w:val="00D962D7"/>
    <w:rsid w:val="00D964AD"/>
    <w:rsid w:val="00D96944"/>
    <w:rsid w:val="00D969B4"/>
    <w:rsid w:val="00D96C90"/>
    <w:rsid w:val="00D96CB8"/>
    <w:rsid w:val="00D9708C"/>
    <w:rsid w:val="00D972A2"/>
    <w:rsid w:val="00D973E1"/>
    <w:rsid w:val="00D975C4"/>
    <w:rsid w:val="00D975F4"/>
    <w:rsid w:val="00D977AC"/>
    <w:rsid w:val="00D97945"/>
    <w:rsid w:val="00DA058A"/>
    <w:rsid w:val="00DA06FD"/>
    <w:rsid w:val="00DA133F"/>
    <w:rsid w:val="00DA171C"/>
    <w:rsid w:val="00DA1A80"/>
    <w:rsid w:val="00DA1CEA"/>
    <w:rsid w:val="00DA1DE1"/>
    <w:rsid w:val="00DA1FE3"/>
    <w:rsid w:val="00DA2163"/>
    <w:rsid w:val="00DA2267"/>
    <w:rsid w:val="00DA28A6"/>
    <w:rsid w:val="00DA28D9"/>
    <w:rsid w:val="00DA29BA"/>
    <w:rsid w:val="00DA3CFE"/>
    <w:rsid w:val="00DA3D92"/>
    <w:rsid w:val="00DA3E05"/>
    <w:rsid w:val="00DA3F6D"/>
    <w:rsid w:val="00DA4029"/>
    <w:rsid w:val="00DA4345"/>
    <w:rsid w:val="00DA4550"/>
    <w:rsid w:val="00DA4B7A"/>
    <w:rsid w:val="00DA4CDD"/>
    <w:rsid w:val="00DA4E97"/>
    <w:rsid w:val="00DA4F64"/>
    <w:rsid w:val="00DA53E4"/>
    <w:rsid w:val="00DA5560"/>
    <w:rsid w:val="00DA5666"/>
    <w:rsid w:val="00DA5893"/>
    <w:rsid w:val="00DA5970"/>
    <w:rsid w:val="00DA5991"/>
    <w:rsid w:val="00DA5E3E"/>
    <w:rsid w:val="00DA6A6A"/>
    <w:rsid w:val="00DA6DFD"/>
    <w:rsid w:val="00DA7644"/>
    <w:rsid w:val="00DA76A2"/>
    <w:rsid w:val="00DA78A9"/>
    <w:rsid w:val="00DA7BD2"/>
    <w:rsid w:val="00DA7CC6"/>
    <w:rsid w:val="00DA7CEC"/>
    <w:rsid w:val="00DA7FD8"/>
    <w:rsid w:val="00DB065B"/>
    <w:rsid w:val="00DB08B4"/>
    <w:rsid w:val="00DB11CB"/>
    <w:rsid w:val="00DB131A"/>
    <w:rsid w:val="00DB1562"/>
    <w:rsid w:val="00DB1823"/>
    <w:rsid w:val="00DB1A9D"/>
    <w:rsid w:val="00DB1F4F"/>
    <w:rsid w:val="00DB2134"/>
    <w:rsid w:val="00DB277B"/>
    <w:rsid w:val="00DB2830"/>
    <w:rsid w:val="00DB2CB8"/>
    <w:rsid w:val="00DB321A"/>
    <w:rsid w:val="00DB3466"/>
    <w:rsid w:val="00DB35FF"/>
    <w:rsid w:val="00DB41C2"/>
    <w:rsid w:val="00DB4357"/>
    <w:rsid w:val="00DB441A"/>
    <w:rsid w:val="00DB46E1"/>
    <w:rsid w:val="00DB4AD3"/>
    <w:rsid w:val="00DB4E65"/>
    <w:rsid w:val="00DB5043"/>
    <w:rsid w:val="00DB5053"/>
    <w:rsid w:val="00DB525C"/>
    <w:rsid w:val="00DB5523"/>
    <w:rsid w:val="00DB58A3"/>
    <w:rsid w:val="00DB59FB"/>
    <w:rsid w:val="00DB5B99"/>
    <w:rsid w:val="00DB5C1F"/>
    <w:rsid w:val="00DB5F73"/>
    <w:rsid w:val="00DB6519"/>
    <w:rsid w:val="00DB67F6"/>
    <w:rsid w:val="00DB6B6D"/>
    <w:rsid w:val="00DB6DD8"/>
    <w:rsid w:val="00DB6E25"/>
    <w:rsid w:val="00DB6FC4"/>
    <w:rsid w:val="00DB7548"/>
    <w:rsid w:val="00DB7A17"/>
    <w:rsid w:val="00DB7AC8"/>
    <w:rsid w:val="00DC0C40"/>
    <w:rsid w:val="00DC0F2D"/>
    <w:rsid w:val="00DC2445"/>
    <w:rsid w:val="00DC27BC"/>
    <w:rsid w:val="00DC280B"/>
    <w:rsid w:val="00DC2924"/>
    <w:rsid w:val="00DC2A64"/>
    <w:rsid w:val="00DC2AD1"/>
    <w:rsid w:val="00DC2CB2"/>
    <w:rsid w:val="00DC3450"/>
    <w:rsid w:val="00DC34B1"/>
    <w:rsid w:val="00DC3CAE"/>
    <w:rsid w:val="00DC3CD2"/>
    <w:rsid w:val="00DC3D73"/>
    <w:rsid w:val="00DC4AF2"/>
    <w:rsid w:val="00DC4B5F"/>
    <w:rsid w:val="00DC514B"/>
    <w:rsid w:val="00DC51A7"/>
    <w:rsid w:val="00DC5C55"/>
    <w:rsid w:val="00DC6145"/>
    <w:rsid w:val="00DC633C"/>
    <w:rsid w:val="00DC64B4"/>
    <w:rsid w:val="00DC68A4"/>
    <w:rsid w:val="00DC69C1"/>
    <w:rsid w:val="00DC6B18"/>
    <w:rsid w:val="00DC773F"/>
    <w:rsid w:val="00DD021C"/>
    <w:rsid w:val="00DD0355"/>
    <w:rsid w:val="00DD0357"/>
    <w:rsid w:val="00DD0982"/>
    <w:rsid w:val="00DD09BC"/>
    <w:rsid w:val="00DD1507"/>
    <w:rsid w:val="00DD1EEB"/>
    <w:rsid w:val="00DD2260"/>
    <w:rsid w:val="00DD2625"/>
    <w:rsid w:val="00DD263B"/>
    <w:rsid w:val="00DD3091"/>
    <w:rsid w:val="00DD313C"/>
    <w:rsid w:val="00DD3F9A"/>
    <w:rsid w:val="00DD45B4"/>
    <w:rsid w:val="00DD45BF"/>
    <w:rsid w:val="00DD47C2"/>
    <w:rsid w:val="00DD47FE"/>
    <w:rsid w:val="00DD4E6F"/>
    <w:rsid w:val="00DD4F4E"/>
    <w:rsid w:val="00DD5A15"/>
    <w:rsid w:val="00DD5C8B"/>
    <w:rsid w:val="00DD5CE4"/>
    <w:rsid w:val="00DD61A8"/>
    <w:rsid w:val="00DD64E6"/>
    <w:rsid w:val="00DD739D"/>
    <w:rsid w:val="00DD76A5"/>
    <w:rsid w:val="00DD7CE1"/>
    <w:rsid w:val="00DD7DC2"/>
    <w:rsid w:val="00DD7ECA"/>
    <w:rsid w:val="00DD7FEE"/>
    <w:rsid w:val="00DE0150"/>
    <w:rsid w:val="00DE06F0"/>
    <w:rsid w:val="00DE076F"/>
    <w:rsid w:val="00DE0AB2"/>
    <w:rsid w:val="00DE10D5"/>
    <w:rsid w:val="00DE1CC3"/>
    <w:rsid w:val="00DE1F83"/>
    <w:rsid w:val="00DE2395"/>
    <w:rsid w:val="00DE2655"/>
    <w:rsid w:val="00DE29D6"/>
    <w:rsid w:val="00DE2A0C"/>
    <w:rsid w:val="00DE2A62"/>
    <w:rsid w:val="00DE2CDC"/>
    <w:rsid w:val="00DE332A"/>
    <w:rsid w:val="00DE3EA6"/>
    <w:rsid w:val="00DE3F34"/>
    <w:rsid w:val="00DE3FE1"/>
    <w:rsid w:val="00DE40EF"/>
    <w:rsid w:val="00DE440D"/>
    <w:rsid w:val="00DE46CF"/>
    <w:rsid w:val="00DE4BD1"/>
    <w:rsid w:val="00DE4E4A"/>
    <w:rsid w:val="00DE4F22"/>
    <w:rsid w:val="00DE5589"/>
    <w:rsid w:val="00DE575C"/>
    <w:rsid w:val="00DE5992"/>
    <w:rsid w:val="00DE5DEB"/>
    <w:rsid w:val="00DE6036"/>
    <w:rsid w:val="00DE628F"/>
    <w:rsid w:val="00DE638B"/>
    <w:rsid w:val="00DE6882"/>
    <w:rsid w:val="00DE6DA3"/>
    <w:rsid w:val="00DE6E8E"/>
    <w:rsid w:val="00DE7356"/>
    <w:rsid w:val="00DE75B0"/>
    <w:rsid w:val="00DE7644"/>
    <w:rsid w:val="00DE7792"/>
    <w:rsid w:val="00DE7A9E"/>
    <w:rsid w:val="00DE7BCD"/>
    <w:rsid w:val="00DE7EFA"/>
    <w:rsid w:val="00DF08D9"/>
    <w:rsid w:val="00DF0DB2"/>
    <w:rsid w:val="00DF0FA9"/>
    <w:rsid w:val="00DF1494"/>
    <w:rsid w:val="00DF1786"/>
    <w:rsid w:val="00DF1BF9"/>
    <w:rsid w:val="00DF1CBE"/>
    <w:rsid w:val="00DF21D3"/>
    <w:rsid w:val="00DF22FC"/>
    <w:rsid w:val="00DF24B1"/>
    <w:rsid w:val="00DF2848"/>
    <w:rsid w:val="00DF2CC2"/>
    <w:rsid w:val="00DF3005"/>
    <w:rsid w:val="00DF3437"/>
    <w:rsid w:val="00DF37A5"/>
    <w:rsid w:val="00DF3D74"/>
    <w:rsid w:val="00DF3F38"/>
    <w:rsid w:val="00DF40F4"/>
    <w:rsid w:val="00DF4D55"/>
    <w:rsid w:val="00DF5062"/>
    <w:rsid w:val="00DF586D"/>
    <w:rsid w:val="00DF5C1A"/>
    <w:rsid w:val="00DF67EB"/>
    <w:rsid w:val="00DF69AC"/>
    <w:rsid w:val="00DF6A90"/>
    <w:rsid w:val="00DF6E7F"/>
    <w:rsid w:val="00DF6F2E"/>
    <w:rsid w:val="00DF7119"/>
    <w:rsid w:val="00DF74A6"/>
    <w:rsid w:val="00DF75C4"/>
    <w:rsid w:val="00DF7B93"/>
    <w:rsid w:val="00DF7C7A"/>
    <w:rsid w:val="00E012CB"/>
    <w:rsid w:val="00E01466"/>
    <w:rsid w:val="00E028B3"/>
    <w:rsid w:val="00E02B4F"/>
    <w:rsid w:val="00E02CA6"/>
    <w:rsid w:val="00E02FB0"/>
    <w:rsid w:val="00E0311A"/>
    <w:rsid w:val="00E03618"/>
    <w:rsid w:val="00E03A38"/>
    <w:rsid w:val="00E03BCB"/>
    <w:rsid w:val="00E041ED"/>
    <w:rsid w:val="00E04602"/>
    <w:rsid w:val="00E0489A"/>
    <w:rsid w:val="00E050A5"/>
    <w:rsid w:val="00E0524F"/>
    <w:rsid w:val="00E05349"/>
    <w:rsid w:val="00E059CF"/>
    <w:rsid w:val="00E05B95"/>
    <w:rsid w:val="00E05D66"/>
    <w:rsid w:val="00E061BA"/>
    <w:rsid w:val="00E06329"/>
    <w:rsid w:val="00E06C09"/>
    <w:rsid w:val="00E06E03"/>
    <w:rsid w:val="00E06F2F"/>
    <w:rsid w:val="00E07475"/>
    <w:rsid w:val="00E079E5"/>
    <w:rsid w:val="00E07D93"/>
    <w:rsid w:val="00E10095"/>
    <w:rsid w:val="00E10101"/>
    <w:rsid w:val="00E10158"/>
    <w:rsid w:val="00E10535"/>
    <w:rsid w:val="00E10B9E"/>
    <w:rsid w:val="00E10CDC"/>
    <w:rsid w:val="00E10E00"/>
    <w:rsid w:val="00E114A9"/>
    <w:rsid w:val="00E11636"/>
    <w:rsid w:val="00E11D61"/>
    <w:rsid w:val="00E12636"/>
    <w:rsid w:val="00E13434"/>
    <w:rsid w:val="00E13CE1"/>
    <w:rsid w:val="00E13ED2"/>
    <w:rsid w:val="00E13FD7"/>
    <w:rsid w:val="00E146C2"/>
    <w:rsid w:val="00E15098"/>
    <w:rsid w:val="00E1517F"/>
    <w:rsid w:val="00E15322"/>
    <w:rsid w:val="00E1563E"/>
    <w:rsid w:val="00E15C21"/>
    <w:rsid w:val="00E15FAA"/>
    <w:rsid w:val="00E1600F"/>
    <w:rsid w:val="00E16568"/>
    <w:rsid w:val="00E1664F"/>
    <w:rsid w:val="00E17258"/>
    <w:rsid w:val="00E17B24"/>
    <w:rsid w:val="00E21302"/>
    <w:rsid w:val="00E215C2"/>
    <w:rsid w:val="00E21603"/>
    <w:rsid w:val="00E21A26"/>
    <w:rsid w:val="00E21B2A"/>
    <w:rsid w:val="00E21C0B"/>
    <w:rsid w:val="00E21D70"/>
    <w:rsid w:val="00E225C8"/>
    <w:rsid w:val="00E22CBF"/>
    <w:rsid w:val="00E22D93"/>
    <w:rsid w:val="00E22F45"/>
    <w:rsid w:val="00E233E2"/>
    <w:rsid w:val="00E23A69"/>
    <w:rsid w:val="00E23DCE"/>
    <w:rsid w:val="00E24299"/>
    <w:rsid w:val="00E24E9A"/>
    <w:rsid w:val="00E2505F"/>
    <w:rsid w:val="00E250EF"/>
    <w:rsid w:val="00E254AA"/>
    <w:rsid w:val="00E25584"/>
    <w:rsid w:val="00E256DA"/>
    <w:rsid w:val="00E25843"/>
    <w:rsid w:val="00E26033"/>
    <w:rsid w:val="00E260F1"/>
    <w:rsid w:val="00E261E2"/>
    <w:rsid w:val="00E265A1"/>
    <w:rsid w:val="00E265E2"/>
    <w:rsid w:val="00E267B8"/>
    <w:rsid w:val="00E26D55"/>
    <w:rsid w:val="00E2724E"/>
    <w:rsid w:val="00E27638"/>
    <w:rsid w:val="00E300B4"/>
    <w:rsid w:val="00E3038E"/>
    <w:rsid w:val="00E30B82"/>
    <w:rsid w:val="00E30B8E"/>
    <w:rsid w:val="00E30EC5"/>
    <w:rsid w:val="00E3106E"/>
    <w:rsid w:val="00E311DC"/>
    <w:rsid w:val="00E31325"/>
    <w:rsid w:val="00E3198B"/>
    <w:rsid w:val="00E322F7"/>
    <w:rsid w:val="00E323E9"/>
    <w:rsid w:val="00E3242B"/>
    <w:rsid w:val="00E327DA"/>
    <w:rsid w:val="00E32997"/>
    <w:rsid w:val="00E329B6"/>
    <w:rsid w:val="00E32AD4"/>
    <w:rsid w:val="00E32D47"/>
    <w:rsid w:val="00E32EB8"/>
    <w:rsid w:val="00E33083"/>
    <w:rsid w:val="00E333BC"/>
    <w:rsid w:val="00E33457"/>
    <w:rsid w:val="00E33922"/>
    <w:rsid w:val="00E3394E"/>
    <w:rsid w:val="00E33A59"/>
    <w:rsid w:val="00E33B36"/>
    <w:rsid w:val="00E34101"/>
    <w:rsid w:val="00E341D1"/>
    <w:rsid w:val="00E341E8"/>
    <w:rsid w:val="00E348F0"/>
    <w:rsid w:val="00E349FD"/>
    <w:rsid w:val="00E34C24"/>
    <w:rsid w:val="00E35CD4"/>
    <w:rsid w:val="00E366A5"/>
    <w:rsid w:val="00E368B2"/>
    <w:rsid w:val="00E36B9A"/>
    <w:rsid w:val="00E36EB4"/>
    <w:rsid w:val="00E37107"/>
    <w:rsid w:val="00E37181"/>
    <w:rsid w:val="00E37347"/>
    <w:rsid w:val="00E37348"/>
    <w:rsid w:val="00E37D75"/>
    <w:rsid w:val="00E400DD"/>
    <w:rsid w:val="00E40235"/>
    <w:rsid w:val="00E405AD"/>
    <w:rsid w:val="00E405CC"/>
    <w:rsid w:val="00E40A71"/>
    <w:rsid w:val="00E416AD"/>
    <w:rsid w:val="00E41730"/>
    <w:rsid w:val="00E4183D"/>
    <w:rsid w:val="00E41A88"/>
    <w:rsid w:val="00E41B9C"/>
    <w:rsid w:val="00E41BE9"/>
    <w:rsid w:val="00E41DE6"/>
    <w:rsid w:val="00E42023"/>
    <w:rsid w:val="00E423DA"/>
    <w:rsid w:val="00E4268B"/>
    <w:rsid w:val="00E429BD"/>
    <w:rsid w:val="00E4314A"/>
    <w:rsid w:val="00E435F8"/>
    <w:rsid w:val="00E436A7"/>
    <w:rsid w:val="00E43B18"/>
    <w:rsid w:val="00E43F92"/>
    <w:rsid w:val="00E446A3"/>
    <w:rsid w:val="00E44882"/>
    <w:rsid w:val="00E44961"/>
    <w:rsid w:val="00E44F04"/>
    <w:rsid w:val="00E4511A"/>
    <w:rsid w:val="00E45AC7"/>
    <w:rsid w:val="00E45EFC"/>
    <w:rsid w:val="00E46786"/>
    <w:rsid w:val="00E46D83"/>
    <w:rsid w:val="00E470C9"/>
    <w:rsid w:val="00E473D5"/>
    <w:rsid w:val="00E5066D"/>
    <w:rsid w:val="00E5074F"/>
    <w:rsid w:val="00E507DD"/>
    <w:rsid w:val="00E50D28"/>
    <w:rsid w:val="00E50F2E"/>
    <w:rsid w:val="00E518FC"/>
    <w:rsid w:val="00E51F87"/>
    <w:rsid w:val="00E52331"/>
    <w:rsid w:val="00E5247A"/>
    <w:rsid w:val="00E524AD"/>
    <w:rsid w:val="00E52C7C"/>
    <w:rsid w:val="00E52CCD"/>
    <w:rsid w:val="00E52E67"/>
    <w:rsid w:val="00E5381D"/>
    <w:rsid w:val="00E54133"/>
    <w:rsid w:val="00E54311"/>
    <w:rsid w:val="00E5439C"/>
    <w:rsid w:val="00E544AD"/>
    <w:rsid w:val="00E54C22"/>
    <w:rsid w:val="00E54D91"/>
    <w:rsid w:val="00E54F4A"/>
    <w:rsid w:val="00E54F5C"/>
    <w:rsid w:val="00E55A81"/>
    <w:rsid w:val="00E55E3C"/>
    <w:rsid w:val="00E56195"/>
    <w:rsid w:val="00E56534"/>
    <w:rsid w:val="00E5668E"/>
    <w:rsid w:val="00E567F2"/>
    <w:rsid w:val="00E56D46"/>
    <w:rsid w:val="00E56D6C"/>
    <w:rsid w:val="00E56E84"/>
    <w:rsid w:val="00E573FA"/>
    <w:rsid w:val="00E574EC"/>
    <w:rsid w:val="00E5772C"/>
    <w:rsid w:val="00E57F4C"/>
    <w:rsid w:val="00E57FA2"/>
    <w:rsid w:val="00E60305"/>
    <w:rsid w:val="00E6037B"/>
    <w:rsid w:val="00E604FB"/>
    <w:rsid w:val="00E60773"/>
    <w:rsid w:val="00E60DF3"/>
    <w:rsid w:val="00E610D2"/>
    <w:rsid w:val="00E61155"/>
    <w:rsid w:val="00E61276"/>
    <w:rsid w:val="00E6136B"/>
    <w:rsid w:val="00E61E3A"/>
    <w:rsid w:val="00E62B8C"/>
    <w:rsid w:val="00E62EED"/>
    <w:rsid w:val="00E631F1"/>
    <w:rsid w:val="00E6389B"/>
    <w:rsid w:val="00E63942"/>
    <w:rsid w:val="00E63B6D"/>
    <w:rsid w:val="00E64070"/>
    <w:rsid w:val="00E64239"/>
    <w:rsid w:val="00E64453"/>
    <w:rsid w:val="00E64A5C"/>
    <w:rsid w:val="00E64B01"/>
    <w:rsid w:val="00E6530B"/>
    <w:rsid w:val="00E65405"/>
    <w:rsid w:val="00E657DC"/>
    <w:rsid w:val="00E65924"/>
    <w:rsid w:val="00E66323"/>
    <w:rsid w:val="00E66732"/>
    <w:rsid w:val="00E66AC6"/>
    <w:rsid w:val="00E66ADE"/>
    <w:rsid w:val="00E671EA"/>
    <w:rsid w:val="00E67DE5"/>
    <w:rsid w:val="00E67EB8"/>
    <w:rsid w:val="00E67EC0"/>
    <w:rsid w:val="00E67F01"/>
    <w:rsid w:val="00E67FA9"/>
    <w:rsid w:val="00E706D2"/>
    <w:rsid w:val="00E706E3"/>
    <w:rsid w:val="00E70BCB"/>
    <w:rsid w:val="00E70F49"/>
    <w:rsid w:val="00E7150A"/>
    <w:rsid w:val="00E716AF"/>
    <w:rsid w:val="00E717AC"/>
    <w:rsid w:val="00E71887"/>
    <w:rsid w:val="00E71A39"/>
    <w:rsid w:val="00E71C5C"/>
    <w:rsid w:val="00E71DBC"/>
    <w:rsid w:val="00E71DF5"/>
    <w:rsid w:val="00E71E68"/>
    <w:rsid w:val="00E72365"/>
    <w:rsid w:val="00E72A5A"/>
    <w:rsid w:val="00E72B29"/>
    <w:rsid w:val="00E72C89"/>
    <w:rsid w:val="00E72DAB"/>
    <w:rsid w:val="00E72E1E"/>
    <w:rsid w:val="00E73187"/>
    <w:rsid w:val="00E735BB"/>
    <w:rsid w:val="00E73B64"/>
    <w:rsid w:val="00E73B93"/>
    <w:rsid w:val="00E74177"/>
    <w:rsid w:val="00E74FAA"/>
    <w:rsid w:val="00E75989"/>
    <w:rsid w:val="00E75AB4"/>
    <w:rsid w:val="00E7657F"/>
    <w:rsid w:val="00E7761F"/>
    <w:rsid w:val="00E777E5"/>
    <w:rsid w:val="00E778E6"/>
    <w:rsid w:val="00E77A0D"/>
    <w:rsid w:val="00E77E58"/>
    <w:rsid w:val="00E77FA5"/>
    <w:rsid w:val="00E80280"/>
    <w:rsid w:val="00E8037C"/>
    <w:rsid w:val="00E804B5"/>
    <w:rsid w:val="00E8073C"/>
    <w:rsid w:val="00E8086A"/>
    <w:rsid w:val="00E80AF5"/>
    <w:rsid w:val="00E80D8D"/>
    <w:rsid w:val="00E80FB6"/>
    <w:rsid w:val="00E81935"/>
    <w:rsid w:val="00E82355"/>
    <w:rsid w:val="00E824E2"/>
    <w:rsid w:val="00E8291F"/>
    <w:rsid w:val="00E82AC8"/>
    <w:rsid w:val="00E82C44"/>
    <w:rsid w:val="00E82DE7"/>
    <w:rsid w:val="00E82E6B"/>
    <w:rsid w:val="00E8330A"/>
    <w:rsid w:val="00E834B7"/>
    <w:rsid w:val="00E83B05"/>
    <w:rsid w:val="00E83C42"/>
    <w:rsid w:val="00E83DB5"/>
    <w:rsid w:val="00E83FA7"/>
    <w:rsid w:val="00E84394"/>
    <w:rsid w:val="00E84462"/>
    <w:rsid w:val="00E844A3"/>
    <w:rsid w:val="00E84736"/>
    <w:rsid w:val="00E849DC"/>
    <w:rsid w:val="00E8521A"/>
    <w:rsid w:val="00E8523E"/>
    <w:rsid w:val="00E85282"/>
    <w:rsid w:val="00E85284"/>
    <w:rsid w:val="00E85AAC"/>
    <w:rsid w:val="00E8680A"/>
    <w:rsid w:val="00E86F43"/>
    <w:rsid w:val="00E8760A"/>
    <w:rsid w:val="00E90003"/>
    <w:rsid w:val="00E90708"/>
    <w:rsid w:val="00E91152"/>
    <w:rsid w:val="00E91C7F"/>
    <w:rsid w:val="00E92431"/>
    <w:rsid w:val="00E927C4"/>
    <w:rsid w:val="00E92A02"/>
    <w:rsid w:val="00E92D0B"/>
    <w:rsid w:val="00E92E25"/>
    <w:rsid w:val="00E932DA"/>
    <w:rsid w:val="00E93496"/>
    <w:rsid w:val="00E9433A"/>
    <w:rsid w:val="00E94DE6"/>
    <w:rsid w:val="00E953AB"/>
    <w:rsid w:val="00E95636"/>
    <w:rsid w:val="00E95697"/>
    <w:rsid w:val="00E9636C"/>
    <w:rsid w:val="00E96482"/>
    <w:rsid w:val="00E96605"/>
    <w:rsid w:val="00E969CC"/>
    <w:rsid w:val="00E96D4A"/>
    <w:rsid w:val="00E96EC6"/>
    <w:rsid w:val="00EA0638"/>
    <w:rsid w:val="00EA0833"/>
    <w:rsid w:val="00EA0D91"/>
    <w:rsid w:val="00EA1218"/>
    <w:rsid w:val="00EA123B"/>
    <w:rsid w:val="00EA20EE"/>
    <w:rsid w:val="00EA2102"/>
    <w:rsid w:val="00EA21F6"/>
    <w:rsid w:val="00EA2DE3"/>
    <w:rsid w:val="00EA3BA8"/>
    <w:rsid w:val="00EA3DC0"/>
    <w:rsid w:val="00EA4526"/>
    <w:rsid w:val="00EA4549"/>
    <w:rsid w:val="00EA4B02"/>
    <w:rsid w:val="00EA4FBE"/>
    <w:rsid w:val="00EA51DF"/>
    <w:rsid w:val="00EA557D"/>
    <w:rsid w:val="00EA6845"/>
    <w:rsid w:val="00EA6D64"/>
    <w:rsid w:val="00EA71E9"/>
    <w:rsid w:val="00EA78CA"/>
    <w:rsid w:val="00EA7DB4"/>
    <w:rsid w:val="00EB06A9"/>
    <w:rsid w:val="00EB0D95"/>
    <w:rsid w:val="00EB10B5"/>
    <w:rsid w:val="00EB14B7"/>
    <w:rsid w:val="00EB1877"/>
    <w:rsid w:val="00EB19EB"/>
    <w:rsid w:val="00EB1B80"/>
    <w:rsid w:val="00EB1F0C"/>
    <w:rsid w:val="00EB1F2A"/>
    <w:rsid w:val="00EB2291"/>
    <w:rsid w:val="00EB237C"/>
    <w:rsid w:val="00EB3A82"/>
    <w:rsid w:val="00EB3C08"/>
    <w:rsid w:val="00EB3DEB"/>
    <w:rsid w:val="00EB4B64"/>
    <w:rsid w:val="00EB4B9C"/>
    <w:rsid w:val="00EB5A59"/>
    <w:rsid w:val="00EB5A5F"/>
    <w:rsid w:val="00EB5CAE"/>
    <w:rsid w:val="00EB703F"/>
    <w:rsid w:val="00EB72EF"/>
    <w:rsid w:val="00EC00CE"/>
    <w:rsid w:val="00EC015F"/>
    <w:rsid w:val="00EC080F"/>
    <w:rsid w:val="00EC089C"/>
    <w:rsid w:val="00EC09BF"/>
    <w:rsid w:val="00EC0C9F"/>
    <w:rsid w:val="00EC103C"/>
    <w:rsid w:val="00EC10CA"/>
    <w:rsid w:val="00EC1320"/>
    <w:rsid w:val="00EC1509"/>
    <w:rsid w:val="00EC1614"/>
    <w:rsid w:val="00EC1BBC"/>
    <w:rsid w:val="00EC1DA0"/>
    <w:rsid w:val="00EC1EE6"/>
    <w:rsid w:val="00EC1EFC"/>
    <w:rsid w:val="00EC207D"/>
    <w:rsid w:val="00EC2269"/>
    <w:rsid w:val="00EC283B"/>
    <w:rsid w:val="00EC2929"/>
    <w:rsid w:val="00EC2D12"/>
    <w:rsid w:val="00EC3429"/>
    <w:rsid w:val="00EC3651"/>
    <w:rsid w:val="00EC40CD"/>
    <w:rsid w:val="00EC4FD1"/>
    <w:rsid w:val="00EC5482"/>
    <w:rsid w:val="00EC58AA"/>
    <w:rsid w:val="00EC5D2D"/>
    <w:rsid w:val="00EC5FAE"/>
    <w:rsid w:val="00EC6032"/>
    <w:rsid w:val="00EC61F9"/>
    <w:rsid w:val="00EC69B6"/>
    <w:rsid w:val="00EC6BD5"/>
    <w:rsid w:val="00EC6D6F"/>
    <w:rsid w:val="00EC6F3B"/>
    <w:rsid w:val="00EC6FA9"/>
    <w:rsid w:val="00EC72E4"/>
    <w:rsid w:val="00EC7305"/>
    <w:rsid w:val="00EC7ADD"/>
    <w:rsid w:val="00ED0174"/>
    <w:rsid w:val="00ED0437"/>
    <w:rsid w:val="00ED0574"/>
    <w:rsid w:val="00ED0788"/>
    <w:rsid w:val="00ED07C7"/>
    <w:rsid w:val="00ED0F2C"/>
    <w:rsid w:val="00ED0F69"/>
    <w:rsid w:val="00ED108B"/>
    <w:rsid w:val="00ED150D"/>
    <w:rsid w:val="00ED1603"/>
    <w:rsid w:val="00ED1A6C"/>
    <w:rsid w:val="00ED1DC2"/>
    <w:rsid w:val="00ED220F"/>
    <w:rsid w:val="00ED2557"/>
    <w:rsid w:val="00ED27C9"/>
    <w:rsid w:val="00ED2835"/>
    <w:rsid w:val="00ED287E"/>
    <w:rsid w:val="00ED302E"/>
    <w:rsid w:val="00ED30EE"/>
    <w:rsid w:val="00ED31D0"/>
    <w:rsid w:val="00ED334F"/>
    <w:rsid w:val="00ED3516"/>
    <w:rsid w:val="00ED395F"/>
    <w:rsid w:val="00ED3D88"/>
    <w:rsid w:val="00ED401D"/>
    <w:rsid w:val="00ED408F"/>
    <w:rsid w:val="00ED4151"/>
    <w:rsid w:val="00ED4739"/>
    <w:rsid w:val="00ED4A8E"/>
    <w:rsid w:val="00ED5111"/>
    <w:rsid w:val="00ED521E"/>
    <w:rsid w:val="00ED5363"/>
    <w:rsid w:val="00ED592B"/>
    <w:rsid w:val="00ED5B99"/>
    <w:rsid w:val="00ED62F2"/>
    <w:rsid w:val="00ED6DC4"/>
    <w:rsid w:val="00ED70C5"/>
    <w:rsid w:val="00ED70ED"/>
    <w:rsid w:val="00ED76DB"/>
    <w:rsid w:val="00ED7769"/>
    <w:rsid w:val="00ED7D0A"/>
    <w:rsid w:val="00ED7E00"/>
    <w:rsid w:val="00EE05A0"/>
    <w:rsid w:val="00EE1106"/>
    <w:rsid w:val="00EE11C0"/>
    <w:rsid w:val="00EE1483"/>
    <w:rsid w:val="00EE18EF"/>
    <w:rsid w:val="00EE194A"/>
    <w:rsid w:val="00EE2283"/>
    <w:rsid w:val="00EE2345"/>
    <w:rsid w:val="00EE2679"/>
    <w:rsid w:val="00EE29A5"/>
    <w:rsid w:val="00EE2E70"/>
    <w:rsid w:val="00EE31FE"/>
    <w:rsid w:val="00EE3436"/>
    <w:rsid w:val="00EE3D56"/>
    <w:rsid w:val="00EE3ECC"/>
    <w:rsid w:val="00EE40E1"/>
    <w:rsid w:val="00EE4230"/>
    <w:rsid w:val="00EE443E"/>
    <w:rsid w:val="00EE49CB"/>
    <w:rsid w:val="00EE4E95"/>
    <w:rsid w:val="00EE5010"/>
    <w:rsid w:val="00EE5562"/>
    <w:rsid w:val="00EE55E8"/>
    <w:rsid w:val="00EE591A"/>
    <w:rsid w:val="00EE5C86"/>
    <w:rsid w:val="00EE5CE8"/>
    <w:rsid w:val="00EE628B"/>
    <w:rsid w:val="00EE629E"/>
    <w:rsid w:val="00EE6922"/>
    <w:rsid w:val="00EE6A27"/>
    <w:rsid w:val="00EE6BCB"/>
    <w:rsid w:val="00EE7205"/>
    <w:rsid w:val="00EE7671"/>
    <w:rsid w:val="00EE7684"/>
    <w:rsid w:val="00EE7C2B"/>
    <w:rsid w:val="00EE7CA2"/>
    <w:rsid w:val="00EF0476"/>
    <w:rsid w:val="00EF0858"/>
    <w:rsid w:val="00EF08E8"/>
    <w:rsid w:val="00EF0FBC"/>
    <w:rsid w:val="00EF107C"/>
    <w:rsid w:val="00EF11C8"/>
    <w:rsid w:val="00EF1A04"/>
    <w:rsid w:val="00EF1C13"/>
    <w:rsid w:val="00EF1D96"/>
    <w:rsid w:val="00EF2967"/>
    <w:rsid w:val="00EF2A27"/>
    <w:rsid w:val="00EF3DF8"/>
    <w:rsid w:val="00EF46BA"/>
    <w:rsid w:val="00EF4DBC"/>
    <w:rsid w:val="00EF53F0"/>
    <w:rsid w:val="00EF5731"/>
    <w:rsid w:val="00EF57DD"/>
    <w:rsid w:val="00EF5993"/>
    <w:rsid w:val="00EF5E65"/>
    <w:rsid w:val="00EF62C1"/>
    <w:rsid w:val="00EF62C5"/>
    <w:rsid w:val="00EF6F54"/>
    <w:rsid w:val="00EF724C"/>
    <w:rsid w:val="00EF7395"/>
    <w:rsid w:val="00F00355"/>
    <w:rsid w:val="00F00B04"/>
    <w:rsid w:val="00F00BA7"/>
    <w:rsid w:val="00F00D49"/>
    <w:rsid w:val="00F00E0A"/>
    <w:rsid w:val="00F00FC6"/>
    <w:rsid w:val="00F0104B"/>
    <w:rsid w:val="00F01C22"/>
    <w:rsid w:val="00F01C4D"/>
    <w:rsid w:val="00F02E35"/>
    <w:rsid w:val="00F02F32"/>
    <w:rsid w:val="00F02F72"/>
    <w:rsid w:val="00F032EB"/>
    <w:rsid w:val="00F036C1"/>
    <w:rsid w:val="00F0419E"/>
    <w:rsid w:val="00F04456"/>
    <w:rsid w:val="00F045C7"/>
    <w:rsid w:val="00F046DA"/>
    <w:rsid w:val="00F04914"/>
    <w:rsid w:val="00F04F45"/>
    <w:rsid w:val="00F05212"/>
    <w:rsid w:val="00F052A7"/>
    <w:rsid w:val="00F05530"/>
    <w:rsid w:val="00F05C60"/>
    <w:rsid w:val="00F062F4"/>
    <w:rsid w:val="00F066E1"/>
    <w:rsid w:val="00F06789"/>
    <w:rsid w:val="00F06AB8"/>
    <w:rsid w:val="00F06C20"/>
    <w:rsid w:val="00F06E4B"/>
    <w:rsid w:val="00F070E9"/>
    <w:rsid w:val="00F10084"/>
    <w:rsid w:val="00F10105"/>
    <w:rsid w:val="00F10698"/>
    <w:rsid w:val="00F1118C"/>
    <w:rsid w:val="00F11205"/>
    <w:rsid w:val="00F11BCC"/>
    <w:rsid w:val="00F11CC8"/>
    <w:rsid w:val="00F11DA6"/>
    <w:rsid w:val="00F121C6"/>
    <w:rsid w:val="00F12641"/>
    <w:rsid w:val="00F12688"/>
    <w:rsid w:val="00F128C8"/>
    <w:rsid w:val="00F12A23"/>
    <w:rsid w:val="00F12CF6"/>
    <w:rsid w:val="00F12F9F"/>
    <w:rsid w:val="00F12FD8"/>
    <w:rsid w:val="00F13582"/>
    <w:rsid w:val="00F135F9"/>
    <w:rsid w:val="00F1368B"/>
    <w:rsid w:val="00F1455B"/>
    <w:rsid w:val="00F1462C"/>
    <w:rsid w:val="00F14BB1"/>
    <w:rsid w:val="00F14D06"/>
    <w:rsid w:val="00F15054"/>
    <w:rsid w:val="00F159AC"/>
    <w:rsid w:val="00F15FAB"/>
    <w:rsid w:val="00F163CF"/>
    <w:rsid w:val="00F16E27"/>
    <w:rsid w:val="00F16E97"/>
    <w:rsid w:val="00F1701F"/>
    <w:rsid w:val="00F17633"/>
    <w:rsid w:val="00F17A5B"/>
    <w:rsid w:val="00F17A84"/>
    <w:rsid w:val="00F17F51"/>
    <w:rsid w:val="00F20026"/>
    <w:rsid w:val="00F20252"/>
    <w:rsid w:val="00F202AA"/>
    <w:rsid w:val="00F20897"/>
    <w:rsid w:val="00F20C4B"/>
    <w:rsid w:val="00F21820"/>
    <w:rsid w:val="00F21A59"/>
    <w:rsid w:val="00F21BE0"/>
    <w:rsid w:val="00F21FED"/>
    <w:rsid w:val="00F22401"/>
    <w:rsid w:val="00F22455"/>
    <w:rsid w:val="00F22475"/>
    <w:rsid w:val="00F224D3"/>
    <w:rsid w:val="00F22CD4"/>
    <w:rsid w:val="00F231B6"/>
    <w:rsid w:val="00F236B6"/>
    <w:rsid w:val="00F23740"/>
    <w:rsid w:val="00F23869"/>
    <w:rsid w:val="00F23F50"/>
    <w:rsid w:val="00F2463F"/>
    <w:rsid w:val="00F24938"/>
    <w:rsid w:val="00F249CF"/>
    <w:rsid w:val="00F250F8"/>
    <w:rsid w:val="00F25462"/>
    <w:rsid w:val="00F2568A"/>
    <w:rsid w:val="00F25CAC"/>
    <w:rsid w:val="00F25D09"/>
    <w:rsid w:val="00F25EED"/>
    <w:rsid w:val="00F25F53"/>
    <w:rsid w:val="00F260BE"/>
    <w:rsid w:val="00F260E8"/>
    <w:rsid w:val="00F2624D"/>
    <w:rsid w:val="00F266B8"/>
    <w:rsid w:val="00F267CC"/>
    <w:rsid w:val="00F268C6"/>
    <w:rsid w:val="00F27559"/>
    <w:rsid w:val="00F27689"/>
    <w:rsid w:val="00F27A7F"/>
    <w:rsid w:val="00F30057"/>
    <w:rsid w:val="00F302DA"/>
    <w:rsid w:val="00F3035B"/>
    <w:rsid w:val="00F30B07"/>
    <w:rsid w:val="00F3116B"/>
    <w:rsid w:val="00F317D7"/>
    <w:rsid w:val="00F31AAE"/>
    <w:rsid w:val="00F320B9"/>
    <w:rsid w:val="00F32622"/>
    <w:rsid w:val="00F327A4"/>
    <w:rsid w:val="00F32C2C"/>
    <w:rsid w:val="00F33ADA"/>
    <w:rsid w:val="00F3412E"/>
    <w:rsid w:val="00F3417D"/>
    <w:rsid w:val="00F344EE"/>
    <w:rsid w:val="00F3490C"/>
    <w:rsid w:val="00F34E76"/>
    <w:rsid w:val="00F3504A"/>
    <w:rsid w:val="00F350E1"/>
    <w:rsid w:val="00F351F0"/>
    <w:rsid w:val="00F351FF"/>
    <w:rsid w:val="00F35453"/>
    <w:rsid w:val="00F35959"/>
    <w:rsid w:val="00F35ED1"/>
    <w:rsid w:val="00F364F2"/>
    <w:rsid w:val="00F36AD7"/>
    <w:rsid w:val="00F37653"/>
    <w:rsid w:val="00F37CFA"/>
    <w:rsid w:val="00F37F33"/>
    <w:rsid w:val="00F40589"/>
    <w:rsid w:val="00F40891"/>
    <w:rsid w:val="00F40A92"/>
    <w:rsid w:val="00F40C37"/>
    <w:rsid w:val="00F40E35"/>
    <w:rsid w:val="00F410D4"/>
    <w:rsid w:val="00F418DD"/>
    <w:rsid w:val="00F4214B"/>
    <w:rsid w:val="00F424A6"/>
    <w:rsid w:val="00F42636"/>
    <w:rsid w:val="00F436B1"/>
    <w:rsid w:val="00F43E69"/>
    <w:rsid w:val="00F44A1E"/>
    <w:rsid w:val="00F44DB9"/>
    <w:rsid w:val="00F44E58"/>
    <w:rsid w:val="00F451EF"/>
    <w:rsid w:val="00F4562F"/>
    <w:rsid w:val="00F45C3B"/>
    <w:rsid w:val="00F45C80"/>
    <w:rsid w:val="00F4667A"/>
    <w:rsid w:val="00F46B9A"/>
    <w:rsid w:val="00F46BD1"/>
    <w:rsid w:val="00F46F04"/>
    <w:rsid w:val="00F47341"/>
    <w:rsid w:val="00F47C7F"/>
    <w:rsid w:val="00F47F63"/>
    <w:rsid w:val="00F502E2"/>
    <w:rsid w:val="00F504D9"/>
    <w:rsid w:val="00F50DBF"/>
    <w:rsid w:val="00F51021"/>
    <w:rsid w:val="00F510CD"/>
    <w:rsid w:val="00F5118D"/>
    <w:rsid w:val="00F51203"/>
    <w:rsid w:val="00F5134D"/>
    <w:rsid w:val="00F519DF"/>
    <w:rsid w:val="00F51D7C"/>
    <w:rsid w:val="00F5208F"/>
    <w:rsid w:val="00F52567"/>
    <w:rsid w:val="00F52F2E"/>
    <w:rsid w:val="00F530A9"/>
    <w:rsid w:val="00F53510"/>
    <w:rsid w:val="00F53553"/>
    <w:rsid w:val="00F53A7C"/>
    <w:rsid w:val="00F53B92"/>
    <w:rsid w:val="00F540B8"/>
    <w:rsid w:val="00F544A6"/>
    <w:rsid w:val="00F54F5A"/>
    <w:rsid w:val="00F556AA"/>
    <w:rsid w:val="00F55BD1"/>
    <w:rsid w:val="00F55C6C"/>
    <w:rsid w:val="00F55CF4"/>
    <w:rsid w:val="00F56127"/>
    <w:rsid w:val="00F56764"/>
    <w:rsid w:val="00F569D9"/>
    <w:rsid w:val="00F56CD4"/>
    <w:rsid w:val="00F5726D"/>
    <w:rsid w:val="00F57928"/>
    <w:rsid w:val="00F57BD4"/>
    <w:rsid w:val="00F57FAF"/>
    <w:rsid w:val="00F600C4"/>
    <w:rsid w:val="00F604BD"/>
    <w:rsid w:val="00F61EE4"/>
    <w:rsid w:val="00F62424"/>
    <w:rsid w:val="00F62632"/>
    <w:rsid w:val="00F62862"/>
    <w:rsid w:val="00F62B9C"/>
    <w:rsid w:val="00F62D80"/>
    <w:rsid w:val="00F62DEB"/>
    <w:rsid w:val="00F63537"/>
    <w:rsid w:val="00F63AF4"/>
    <w:rsid w:val="00F63C32"/>
    <w:rsid w:val="00F6492F"/>
    <w:rsid w:val="00F6510C"/>
    <w:rsid w:val="00F65439"/>
    <w:rsid w:val="00F65BF1"/>
    <w:rsid w:val="00F65EC0"/>
    <w:rsid w:val="00F65FCA"/>
    <w:rsid w:val="00F6618E"/>
    <w:rsid w:val="00F66A2F"/>
    <w:rsid w:val="00F66A59"/>
    <w:rsid w:val="00F66D0A"/>
    <w:rsid w:val="00F67156"/>
    <w:rsid w:val="00F672F9"/>
    <w:rsid w:val="00F6748F"/>
    <w:rsid w:val="00F678BB"/>
    <w:rsid w:val="00F67BBE"/>
    <w:rsid w:val="00F70084"/>
    <w:rsid w:val="00F701EE"/>
    <w:rsid w:val="00F70DB0"/>
    <w:rsid w:val="00F713E5"/>
    <w:rsid w:val="00F715B9"/>
    <w:rsid w:val="00F7168E"/>
    <w:rsid w:val="00F71895"/>
    <w:rsid w:val="00F71F63"/>
    <w:rsid w:val="00F72947"/>
    <w:rsid w:val="00F729C0"/>
    <w:rsid w:val="00F7315C"/>
    <w:rsid w:val="00F7347A"/>
    <w:rsid w:val="00F73575"/>
    <w:rsid w:val="00F7393E"/>
    <w:rsid w:val="00F740D0"/>
    <w:rsid w:val="00F742C2"/>
    <w:rsid w:val="00F74491"/>
    <w:rsid w:val="00F7455D"/>
    <w:rsid w:val="00F75208"/>
    <w:rsid w:val="00F75244"/>
    <w:rsid w:val="00F7547E"/>
    <w:rsid w:val="00F75CF2"/>
    <w:rsid w:val="00F75E3E"/>
    <w:rsid w:val="00F762B7"/>
    <w:rsid w:val="00F76452"/>
    <w:rsid w:val="00F7660E"/>
    <w:rsid w:val="00F766C5"/>
    <w:rsid w:val="00F76713"/>
    <w:rsid w:val="00F76BBA"/>
    <w:rsid w:val="00F76BBF"/>
    <w:rsid w:val="00F76DDF"/>
    <w:rsid w:val="00F76E4F"/>
    <w:rsid w:val="00F7710B"/>
    <w:rsid w:val="00F77329"/>
    <w:rsid w:val="00F7737B"/>
    <w:rsid w:val="00F77F42"/>
    <w:rsid w:val="00F809E1"/>
    <w:rsid w:val="00F80B1E"/>
    <w:rsid w:val="00F80BBD"/>
    <w:rsid w:val="00F817FC"/>
    <w:rsid w:val="00F81A0C"/>
    <w:rsid w:val="00F81CEA"/>
    <w:rsid w:val="00F8201D"/>
    <w:rsid w:val="00F828D1"/>
    <w:rsid w:val="00F82BD2"/>
    <w:rsid w:val="00F82FCB"/>
    <w:rsid w:val="00F830F1"/>
    <w:rsid w:val="00F83360"/>
    <w:rsid w:val="00F835E3"/>
    <w:rsid w:val="00F839E0"/>
    <w:rsid w:val="00F83D7B"/>
    <w:rsid w:val="00F84085"/>
    <w:rsid w:val="00F8421A"/>
    <w:rsid w:val="00F84C6F"/>
    <w:rsid w:val="00F84D78"/>
    <w:rsid w:val="00F8521B"/>
    <w:rsid w:val="00F8596B"/>
    <w:rsid w:val="00F86888"/>
    <w:rsid w:val="00F8689E"/>
    <w:rsid w:val="00F86B2B"/>
    <w:rsid w:val="00F86B61"/>
    <w:rsid w:val="00F87883"/>
    <w:rsid w:val="00F87DE7"/>
    <w:rsid w:val="00F900D9"/>
    <w:rsid w:val="00F900DE"/>
    <w:rsid w:val="00F901BC"/>
    <w:rsid w:val="00F90850"/>
    <w:rsid w:val="00F90877"/>
    <w:rsid w:val="00F90E14"/>
    <w:rsid w:val="00F90F18"/>
    <w:rsid w:val="00F90F84"/>
    <w:rsid w:val="00F9197B"/>
    <w:rsid w:val="00F9207A"/>
    <w:rsid w:val="00F9271E"/>
    <w:rsid w:val="00F92738"/>
    <w:rsid w:val="00F9284C"/>
    <w:rsid w:val="00F929B4"/>
    <w:rsid w:val="00F929D6"/>
    <w:rsid w:val="00F92B08"/>
    <w:rsid w:val="00F92D2C"/>
    <w:rsid w:val="00F92FCD"/>
    <w:rsid w:val="00F93202"/>
    <w:rsid w:val="00F9382D"/>
    <w:rsid w:val="00F93873"/>
    <w:rsid w:val="00F9400E"/>
    <w:rsid w:val="00F942DD"/>
    <w:rsid w:val="00F944F5"/>
    <w:rsid w:val="00F948ED"/>
    <w:rsid w:val="00F94A17"/>
    <w:rsid w:val="00F94BEF"/>
    <w:rsid w:val="00F94DE3"/>
    <w:rsid w:val="00F94E2B"/>
    <w:rsid w:val="00F94E3D"/>
    <w:rsid w:val="00F95130"/>
    <w:rsid w:val="00F956FD"/>
    <w:rsid w:val="00F95B6C"/>
    <w:rsid w:val="00F95C49"/>
    <w:rsid w:val="00F95CBC"/>
    <w:rsid w:val="00F95D89"/>
    <w:rsid w:val="00F96393"/>
    <w:rsid w:val="00F963C1"/>
    <w:rsid w:val="00F9659D"/>
    <w:rsid w:val="00F96667"/>
    <w:rsid w:val="00F96821"/>
    <w:rsid w:val="00F9695E"/>
    <w:rsid w:val="00F96BCC"/>
    <w:rsid w:val="00F96FBA"/>
    <w:rsid w:val="00FA01FD"/>
    <w:rsid w:val="00FA0B45"/>
    <w:rsid w:val="00FA0CAD"/>
    <w:rsid w:val="00FA0D83"/>
    <w:rsid w:val="00FA15AC"/>
    <w:rsid w:val="00FA1960"/>
    <w:rsid w:val="00FA1E46"/>
    <w:rsid w:val="00FA1F31"/>
    <w:rsid w:val="00FA20E2"/>
    <w:rsid w:val="00FA2134"/>
    <w:rsid w:val="00FA2597"/>
    <w:rsid w:val="00FA2723"/>
    <w:rsid w:val="00FA282F"/>
    <w:rsid w:val="00FA2918"/>
    <w:rsid w:val="00FA2DA8"/>
    <w:rsid w:val="00FA2FD7"/>
    <w:rsid w:val="00FA3036"/>
    <w:rsid w:val="00FA3A2D"/>
    <w:rsid w:val="00FA4384"/>
    <w:rsid w:val="00FA450A"/>
    <w:rsid w:val="00FA4B0E"/>
    <w:rsid w:val="00FA4FD6"/>
    <w:rsid w:val="00FA5228"/>
    <w:rsid w:val="00FA53DE"/>
    <w:rsid w:val="00FA554A"/>
    <w:rsid w:val="00FA5B24"/>
    <w:rsid w:val="00FA624A"/>
    <w:rsid w:val="00FA62D6"/>
    <w:rsid w:val="00FA6680"/>
    <w:rsid w:val="00FA6BC5"/>
    <w:rsid w:val="00FA7227"/>
    <w:rsid w:val="00FA7674"/>
    <w:rsid w:val="00FA79F2"/>
    <w:rsid w:val="00FB07D2"/>
    <w:rsid w:val="00FB0828"/>
    <w:rsid w:val="00FB1B2E"/>
    <w:rsid w:val="00FB21AB"/>
    <w:rsid w:val="00FB2AA1"/>
    <w:rsid w:val="00FB2D7F"/>
    <w:rsid w:val="00FB342D"/>
    <w:rsid w:val="00FB343B"/>
    <w:rsid w:val="00FB34C6"/>
    <w:rsid w:val="00FB3BFD"/>
    <w:rsid w:val="00FB3C35"/>
    <w:rsid w:val="00FB3C90"/>
    <w:rsid w:val="00FB4119"/>
    <w:rsid w:val="00FB4514"/>
    <w:rsid w:val="00FB4A21"/>
    <w:rsid w:val="00FB4B3D"/>
    <w:rsid w:val="00FB52DE"/>
    <w:rsid w:val="00FB5D75"/>
    <w:rsid w:val="00FB5DC7"/>
    <w:rsid w:val="00FB5FE5"/>
    <w:rsid w:val="00FB6606"/>
    <w:rsid w:val="00FB68D9"/>
    <w:rsid w:val="00FB6B95"/>
    <w:rsid w:val="00FB6CDC"/>
    <w:rsid w:val="00FB6DBC"/>
    <w:rsid w:val="00FB6DDB"/>
    <w:rsid w:val="00FB6F86"/>
    <w:rsid w:val="00FB7079"/>
    <w:rsid w:val="00FB79DD"/>
    <w:rsid w:val="00FB7A3F"/>
    <w:rsid w:val="00FB7F9D"/>
    <w:rsid w:val="00FC0478"/>
    <w:rsid w:val="00FC057B"/>
    <w:rsid w:val="00FC064B"/>
    <w:rsid w:val="00FC0988"/>
    <w:rsid w:val="00FC0C4D"/>
    <w:rsid w:val="00FC15C2"/>
    <w:rsid w:val="00FC15F9"/>
    <w:rsid w:val="00FC1B03"/>
    <w:rsid w:val="00FC1BA0"/>
    <w:rsid w:val="00FC1D9F"/>
    <w:rsid w:val="00FC258B"/>
    <w:rsid w:val="00FC2866"/>
    <w:rsid w:val="00FC2906"/>
    <w:rsid w:val="00FC2D0A"/>
    <w:rsid w:val="00FC2E3C"/>
    <w:rsid w:val="00FC31C2"/>
    <w:rsid w:val="00FC37D1"/>
    <w:rsid w:val="00FC3984"/>
    <w:rsid w:val="00FC3DC5"/>
    <w:rsid w:val="00FC4760"/>
    <w:rsid w:val="00FC49C6"/>
    <w:rsid w:val="00FC6507"/>
    <w:rsid w:val="00FC6C81"/>
    <w:rsid w:val="00FC7602"/>
    <w:rsid w:val="00FC7D9D"/>
    <w:rsid w:val="00FC7E1B"/>
    <w:rsid w:val="00FD0427"/>
    <w:rsid w:val="00FD04E1"/>
    <w:rsid w:val="00FD04E8"/>
    <w:rsid w:val="00FD0815"/>
    <w:rsid w:val="00FD0C8D"/>
    <w:rsid w:val="00FD0E8C"/>
    <w:rsid w:val="00FD0ED4"/>
    <w:rsid w:val="00FD122D"/>
    <w:rsid w:val="00FD1806"/>
    <w:rsid w:val="00FD2047"/>
    <w:rsid w:val="00FD2127"/>
    <w:rsid w:val="00FD26E2"/>
    <w:rsid w:val="00FD31DA"/>
    <w:rsid w:val="00FD3D1B"/>
    <w:rsid w:val="00FD3FFD"/>
    <w:rsid w:val="00FD41B9"/>
    <w:rsid w:val="00FD431C"/>
    <w:rsid w:val="00FD437F"/>
    <w:rsid w:val="00FD461B"/>
    <w:rsid w:val="00FD57E2"/>
    <w:rsid w:val="00FD58A2"/>
    <w:rsid w:val="00FD5B3B"/>
    <w:rsid w:val="00FD5C9C"/>
    <w:rsid w:val="00FD5CA8"/>
    <w:rsid w:val="00FD606E"/>
    <w:rsid w:val="00FD62E1"/>
    <w:rsid w:val="00FD64E1"/>
    <w:rsid w:val="00FD65E7"/>
    <w:rsid w:val="00FD6855"/>
    <w:rsid w:val="00FD6BEE"/>
    <w:rsid w:val="00FD7700"/>
    <w:rsid w:val="00FD7704"/>
    <w:rsid w:val="00FD78CA"/>
    <w:rsid w:val="00FE0382"/>
    <w:rsid w:val="00FE0B7C"/>
    <w:rsid w:val="00FE0DD1"/>
    <w:rsid w:val="00FE0E9A"/>
    <w:rsid w:val="00FE1620"/>
    <w:rsid w:val="00FE196D"/>
    <w:rsid w:val="00FE1A0B"/>
    <w:rsid w:val="00FE1F24"/>
    <w:rsid w:val="00FE23E9"/>
    <w:rsid w:val="00FE2543"/>
    <w:rsid w:val="00FE2937"/>
    <w:rsid w:val="00FE2DED"/>
    <w:rsid w:val="00FE3074"/>
    <w:rsid w:val="00FE3085"/>
    <w:rsid w:val="00FE34B5"/>
    <w:rsid w:val="00FE352B"/>
    <w:rsid w:val="00FE3DF0"/>
    <w:rsid w:val="00FE40C9"/>
    <w:rsid w:val="00FE4446"/>
    <w:rsid w:val="00FE4DFE"/>
    <w:rsid w:val="00FE4E9A"/>
    <w:rsid w:val="00FE4F52"/>
    <w:rsid w:val="00FE51DF"/>
    <w:rsid w:val="00FE5401"/>
    <w:rsid w:val="00FE55D2"/>
    <w:rsid w:val="00FE5C64"/>
    <w:rsid w:val="00FE6240"/>
    <w:rsid w:val="00FE6336"/>
    <w:rsid w:val="00FE74A1"/>
    <w:rsid w:val="00FE75CB"/>
    <w:rsid w:val="00FE763E"/>
    <w:rsid w:val="00FE7F64"/>
    <w:rsid w:val="00FF02A2"/>
    <w:rsid w:val="00FF1158"/>
    <w:rsid w:val="00FF151B"/>
    <w:rsid w:val="00FF1FD8"/>
    <w:rsid w:val="00FF200E"/>
    <w:rsid w:val="00FF2116"/>
    <w:rsid w:val="00FF2433"/>
    <w:rsid w:val="00FF2493"/>
    <w:rsid w:val="00FF25C7"/>
    <w:rsid w:val="00FF268A"/>
    <w:rsid w:val="00FF335D"/>
    <w:rsid w:val="00FF33E1"/>
    <w:rsid w:val="00FF38AF"/>
    <w:rsid w:val="00FF3B60"/>
    <w:rsid w:val="00FF3E45"/>
    <w:rsid w:val="00FF40A1"/>
    <w:rsid w:val="00FF40D8"/>
    <w:rsid w:val="00FF41F3"/>
    <w:rsid w:val="00FF4681"/>
    <w:rsid w:val="00FF4EED"/>
    <w:rsid w:val="00FF51FF"/>
    <w:rsid w:val="00FF551A"/>
    <w:rsid w:val="00FF55A7"/>
    <w:rsid w:val="00FF55AD"/>
    <w:rsid w:val="00FF6215"/>
    <w:rsid w:val="00FF6444"/>
    <w:rsid w:val="00FF6632"/>
    <w:rsid w:val="00FF7675"/>
    <w:rsid w:val="00FF78F5"/>
    <w:rsid w:val="00FF79EA"/>
    <w:rsid w:val="00FF7DA3"/>
    <w:rsid w:val="0115DE6C"/>
    <w:rsid w:val="0122949B"/>
    <w:rsid w:val="01266897"/>
    <w:rsid w:val="012C095F"/>
    <w:rsid w:val="012D3109"/>
    <w:rsid w:val="01424B8D"/>
    <w:rsid w:val="01683D80"/>
    <w:rsid w:val="01955B81"/>
    <w:rsid w:val="01B603E7"/>
    <w:rsid w:val="020DDD7C"/>
    <w:rsid w:val="021B1774"/>
    <w:rsid w:val="0231857A"/>
    <w:rsid w:val="0262B825"/>
    <w:rsid w:val="026B5E82"/>
    <w:rsid w:val="026D533E"/>
    <w:rsid w:val="02805037"/>
    <w:rsid w:val="02923A52"/>
    <w:rsid w:val="02983BB4"/>
    <w:rsid w:val="02D55352"/>
    <w:rsid w:val="02DBD9A8"/>
    <w:rsid w:val="02EB1E23"/>
    <w:rsid w:val="02EB9688"/>
    <w:rsid w:val="03483705"/>
    <w:rsid w:val="034BEA52"/>
    <w:rsid w:val="035507BB"/>
    <w:rsid w:val="0362F2F6"/>
    <w:rsid w:val="0367A1BA"/>
    <w:rsid w:val="039761C3"/>
    <w:rsid w:val="039CD105"/>
    <w:rsid w:val="03A9148F"/>
    <w:rsid w:val="03F26DF6"/>
    <w:rsid w:val="046214D8"/>
    <w:rsid w:val="047C9246"/>
    <w:rsid w:val="04E736DA"/>
    <w:rsid w:val="05177085"/>
    <w:rsid w:val="0579FC3E"/>
    <w:rsid w:val="05D1C302"/>
    <w:rsid w:val="061555EA"/>
    <w:rsid w:val="06472FF9"/>
    <w:rsid w:val="065E27C4"/>
    <w:rsid w:val="06714C4B"/>
    <w:rsid w:val="0678FF71"/>
    <w:rsid w:val="069E54B7"/>
    <w:rsid w:val="06F51BD1"/>
    <w:rsid w:val="06FBEDB6"/>
    <w:rsid w:val="06FBF652"/>
    <w:rsid w:val="0712E893"/>
    <w:rsid w:val="071A4A54"/>
    <w:rsid w:val="07247B7E"/>
    <w:rsid w:val="076F5117"/>
    <w:rsid w:val="07A91A9C"/>
    <w:rsid w:val="07BBFC93"/>
    <w:rsid w:val="07C2D323"/>
    <w:rsid w:val="07F97DFF"/>
    <w:rsid w:val="07FB180D"/>
    <w:rsid w:val="085E8BEC"/>
    <w:rsid w:val="086971F4"/>
    <w:rsid w:val="0875D8FD"/>
    <w:rsid w:val="0878D619"/>
    <w:rsid w:val="08B2A42C"/>
    <w:rsid w:val="09031D9F"/>
    <w:rsid w:val="0907521E"/>
    <w:rsid w:val="09120573"/>
    <w:rsid w:val="091B7D9F"/>
    <w:rsid w:val="0935E078"/>
    <w:rsid w:val="0947E023"/>
    <w:rsid w:val="095802B7"/>
    <w:rsid w:val="09702EB7"/>
    <w:rsid w:val="097DAD86"/>
    <w:rsid w:val="099F5F2D"/>
    <w:rsid w:val="09A080CD"/>
    <w:rsid w:val="09AD7B92"/>
    <w:rsid w:val="09B2D245"/>
    <w:rsid w:val="09C5BA42"/>
    <w:rsid w:val="09D0D9D1"/>
    <w:rsid w:val="09EB06A7"/>
    <w:rsid w:val="0A1E02B0"/>
    <w:rsid w:val="0A213E86"/>
    <w:rsid w:val="0A28B1F3"/>
    <w:rsid w:val="0A3D1421"/>
    <w:rsid w:val="0A4CD5A0"/>
    <w:rsid w:val="0A71947F"/>
    <w:rsid w:val="0AB9CDE2"/>
    <w:rsid w:val="0AC8A760"/>
    <w:rsid w:val="0ADF219F"/>
    <w:rsid w:val="0AE08F25"/>
    <w:rsid w:val="0AEB8388"/>
    <w:rsid w:val="0AF0107F"/>
    <w:rsid w:val="0B041E0D"/>
    <w:rsid w:val="0B4AAF58"/>
    <w:rsid w:val="0B4AD060"/>
    <w:rsid w:val="0B61D9E9"/>
    <w:rsid w:val="0B860BA6"/>
    <w:rsid w:val="0B9103FD"/>
    <w:rsid w:val="0B992292"/>
    <w:rsid w:val="0C02CDB4"/>
    <w:rsid w:val="0C0373F1"/>
    <w:rsid w:val="0C1432ED"/>
    <w:rsid w:val="0C34287A"/>
    <w:rsid w:val="0C59CD42"/>
    <w:rsid w:val="0C6BEBDA"/>
    <w:rsid w:val="0C7951F0"/>
    <w:rsid w:val="0C95DDD1"/>
    <w:rsid w:val="0CD38DF8"/>
    <w:rsid w:val="0CED157B"/>
    <w:rsid w:val="0CF566DB"/>
    <w:rsid w:val="0D0C862B"/>
    <w:rsid w:val="0D3CEF65"/>
    <w:rsid w:val="0D68F728"/>
    <w:rsid w:val="0D69E17C"/>
    <w:rsid w:val="0D8AE4A7"/>
    <w:rsid w:val="0D95C8A0"/>
    <w:rsid w:val="0DB35580"/>
    <w:rsid w:val="0DC424E5"/>
    <w:rsid w:val="0DD9432B"/>
    <w:rsid w:val="0DDF10C0"/>
    <w:rsid w:val="0DEFD6AD"/>
    <w:rsid w:val="0E1B9177"/>
    <w:rsid w:val="0E607BAC"/>
    <w:rsid w:val="0E7EA4AF"/>
    <w:rsid w:val="0E82BC3A"/>
    <w:rsid w:val="0E8316AE"/>
    <w:rsid w:val="0EA75688"/>
    <w:rsid w:val="0EA78D0D"/>
    <w:rsid w:val="0EABCBDF"/>
    <w:rsid w:val="0EB5CD50"/>
    <w:rsid w:val="0EC7A0F2"/>
    <w:rsid w:val="0ED3E2FD"/>
    <w:rsid w:val="0EDA1988"/>
    <w:rsid w:val="0EE0D5E6"/>
    <w:rsid w:val="0EECBA7E"/>
    <w:rsid w:val="0EF91059"/>
    <w:rsid w:val="0F07CD1F"/>
    <w:rsid w:val="0F2F2E76"/>
    <w:rsid w:val="0F438297"/>
    <w:rsid w:val="0F63D1E1"/>
    <w:rsid w:val="0F6A3467"/>
    <w:rsid w:val="0FE309D1"/>
    <w:rsid w:val="0FE8F282"/>
    <w:rsid w:val="0FEB7170"/>
    <w:rsid w:val="1028366B"/>
    <w:rsid w:val="1028D1F5"/>
    <w:rsid w:val="102992B1"/>
    <w:rsid w:val="1042B7AE"/>
    <w:rsid w:val="104A9CAC"/>
    <w:rsid w:val="109D0D81"/>
    <w:rsid w:val="109D3480"/>
    <w:rsid w:val="10A199B1"/>
    <w:rsid w:val="10B00E1B"/>
    <w:rsid w:val="10C7CB35"/>
    <w:rsid w:val="10E32D1F"/>
    <w:rsid w:val="110E9CEA"/>
    <w:rsid w:val="110F3760"/>
    <w:rsid w:val="11754A46"/>
    <w:rsid w:val="119622FA"/>
    <w:rsid w:val="11A71734"/>
    <w:rsid w:val="11ACFAF0"/>
    <w:rsid w:val="11B53391"/>
    <w:rsid w:val="11C001E1"/>
    <w:rsid w:val="11E0EE00"/>
    <w:rsid w:val="11F6F818"/>
    <w:rsid w:val="11F8E910"/>
    <w:rsid w:val="11FA2633"/>
    <w:rsid w:val="11FF81EF"/>
    <w:rsid w:val="121FF8F7"/>
    <w:rsid w:val="12428E07"/>
    <w:rsid w:val="1243E484"/>
    <w:rsid w:val="12CA05F2"/>
    <w:rsid w:val="12CD1C09"/>
    <w:rsid w:val="12EA4636"/>
    <w:rsid w:val="130129A0"/>
    <w:rsid w:val="130B23E5"/>
    <w:rsid w:val="13248D87"/>
    <w:rsid w:val="132DFB04"/>
    <w:rsid w:val="13633D01"/>
    <w:rsid w:val="13D67982"/>
    <w:rsid w:val="13F6A07B"/>
    <w:rsid w:val="1401F612"/>
    <w:rsid w:val="141C50BC"/>
    <w:rsid w:val="141FCEAE"/>
    <w:rsid w:val="1428AC59"/>
    <w:rsid w:val="142DAB68"/>
    <w:rsid w:val="1457F189"/>
    <w:rsid w:val="1479FEB2"/>
    <w:rsid w:val="147C1C58"/>
    <w:rsid w:val="147CF7EC"/>
    <w:rsid w:val="14915708"/>
    <w:rsid w:val="14D311D1"/>
    <w:rsid w:val="14F6942C"/>
    <w:rsid w:val="15179C43"/>
    <w:rsid w:val="151F0D4F"/>
    <w:rsid w:val="1531E200"/>
    <w:rsid w:val="153318FA"/>
    <w:rsid w:val="154FAA99"/>
    <w:rsid w:val="15597A89"/>
    <w:rsid w:val="155E43D6"/>
    <w:rsid w:val="1574E666"/>
    <w:rsid w:val="1588C23E"/>
    <w:rsid w:val="15A1B4F4"/>
    <w:rsid w:val="15C8E7E2"/>
    <w:rsid w:val="1638A297"/>
    <w:rsid w:val="16604830"/>
    <w:rsid w:val="1662D594"/>
    <w:rsid w:val="1676A424"/>
    <w:rsid w:val="16913E00"/>
    <w:rsid w:val="16A01CC6"/>
    <w:rsid w:val="16A5F8D3"/>
    <w:rsid w:val="16D044FD"/>
    <w:rsid w:val="16FFE520"/>
    <w:rsid w:val="17234172"/>
    <w:rsid w:val="17273329"/>
    <w:rsid w:val="172ABF0F"/>
    <w:rsid w:val="172EB61B"/>
    <w:rsid w:val="17366DE0"/>
    <w:rsid w:val="174D9CCD"/>
    <w:rsid w:val="1772FD55"/>
    <w:rsid w:val="17750ED9"/>
    <w:rsid w:val="1779D78B"/>
    <w:rsid w:val="177B8B48"/>
    <w:rsid w:val="17884A0F"/>
    <w:rsid w:val="17CF81BD"/>
    <w:rsid w:val="17D22027"/>
    <w:rsid w:val="17FD1D89"/>
    <w:rsid w:val="180A16FD"/>
    <w:rsid w:val="180C3C4B"/>
    <w:rsid w:val="180D6C4E"/>
    <w:rsid w:val="1814F01E"/>
    <w:rsid w:val="186A6E14"/>
    <w:rsid w:val="186AFF51"/>
    <w:rsid w:val="187E354F"/>
    <w:rsid w:val="187EB3AD"/>
    <w:rsid w:val="1884380B"/>
    <w:rsid w:val="189FC240"/>
    <w:rsid w:val="18A01AEF"/>
    <w:rsid w:val="18AE1553"/>
    <w:rsid w:val="18B9E95D"/>
    <w:rsid w:val="18C412C2"/>
    <w:rsid w:val="18C8F9F7"/>
    <w:rsid w:val="18CC1988"/>
    <w:rsid w:val="18F5E0A0"/>
    <w:rsid w:val="1912C886"/>
    <w:rsid w:val="192B5CBE"/>
    <w:rsid w:val="195B517D"/>
    <w:rsid w:val="1966AE83"/>
    <w:rsid w:val="196D9E57"/>
    <w:rsid w:val="19925141"/>
    <w:rsid w:val="19997ADB"/>
    <w:rsid w:val="19FBA36E"/>
    <w:rsid w:val="1A2B2683"/>
    <w:rsid w:val="1A504E0D"/>
    <w:rsid w:val="1A8E4714"/>
    <w:rsid w:val="1A901A5F"/>
    <w:rsid w:val="1ABCF89F"/>
    <w:rsid w:val="1AC35857"/>
    <w:rsid w:val="1AE03EE5"/>
    <w:rsid w:val="1B0AF171"/>
    <w:rsid w:val="1B0D2826"/>
    <w:rsid w:val="1B0F65AB"/>
    <w:rsid w:val="1B10FEB3"/>
    <w:rsid w:val="1B1C7468"/>
    <w:rsid w:val="1B31B240"/>
    <w:rsid w:val="1BA8D509"/>
    <w:rsid w:val="1BB740B1"/>
    <w:rsid w:val="1BC62366"/>
    <w:rsid w:val="1BEB71D1"/>
    <w:rsid w:val="1BF408A0"/>
    <w:rsid w:val="1BF810BD"/>
    <w:rsid w:val="1BFFBF99"/>
    <w:rsid w:val="1C1ABDDB"/>
    <w:rsid w:val="1C67E474"/>
    <w:rsid w:val="1CD63A38"/>
    <w:rsid w:val="1CDE45D8"/>
    <w:rsid w:val="1CE8E3C6"/>
    <w:rsid w:val="1D02678C"/>
    <w:rsid w:val="1D206486"/>
    <w:rsid w:val="1D270BFB"/>
    <w:rsid w:val="1D51D022"/>
    <w:rsid w:val="1D680EE9"/>
    <w:rsid w:val="1D6E3208"/>
    <w:rsid w:val="1D898D8B"/>
    <w:rsid w:val="1D988088"/>
    <w:rsid w:val="1DAB3491"/>
    <w:rsid w:val="1DDA6C63"/>
    <w:rsid w:val="1DFCEBFC"/>
    <w:rsid w:val="1E309F0E"/>
    <w:rsid w:val="1E678437"/>
    <w:rsid w:val="1E678A0A"/>
    <w:rsid w:val="1E87708D"/>
    <w:rsid w:val="1EC2B583"/>
    <w:rsid w:val="1EC710CD"/>
    <w:rsid w:val="1EDE1806"/>
    <w:rsid w:val="1EE021E7"/>
    <w:rsid w:val="1F0F946A"/>
    <w:rsid w:val="1F99348A"/>
    <w:rsid w:val="1FAD17AC"/>
    <w:rsid w:val="1FC2042C"/>
    <w:rsid w:val="1FE12DAF"/>
    <w:rsid w:val="200269E4"/>
    <w:rsid w:val="20234D0C"/>
    <w:rsid w:val="20277718"/>
    <w:rsid w:val="204C7742"/>
    <w:rsid w:val="20643AAE"/>
    <w:rsid w:val="2067E582"/>
    <w:rsid w:val="20806BAC"/>
    <w:rsid w:val="209D2A9D"/>
    <w:rsid w:val="20B878A0"/>
    <w:rsid w:val="20C81D5F"/>
    <w:rsid w:val="210EB8F5"/>
    <w:rsid w:val="21212A2A"/>
    <w:rsid w:val="2122DD6A"/>
    <w:rsid w:val="2145FB4F"/>
    <w:rsid w:val="215BDF3B"/>
    <w:rsid w:val="216361F1"/>
    <w:rsid w:val="22160188"/>
    <w:rsid w:val="2239B215"/>
    <w:rsid w:val="226CBF6D"/>
    <w:rsid w:val="22795839"/>
    <w:rsid w:val="2282B961"/>
    <w:rsid w:val="22AF30C1"/>
    <w:rsid w:val="22C838BF"/>
    <w:rsid w:val="230F3C40"/>
    <w:rsid w:val="232AD58E"/>
    <w:rsid w:val="23433AC9"/>
    <w:rsid w:val="234A6195"/>
    <w:rsid w:val="234E35D4"/>
    <w:rsid w:val="235368AA"/>
    <w:rsid w:val="2365BD09"/>
    <w:rsid w:val="236E7131"/>
    <w:rsid w:val="237973FD"/>
    <w:rsid w:val="23A91F85"/>
    <w:rsid w:val="23BE8B9F"/>
    <w:rsid w:val="23DFE219"/>
    <w:rsid w:val="23E3FF60"/>
    <w:rsid w:val="2400EB5F"/>
    <w:rsid w:val="241CCE5F"/>
    <w:rsid w:val="2433A41E"/>
    <w:rsid w:val="243433C0"/>
    <w:rsid w:val="2452268E"/>
    <w:rsid w:val="24913145"/>
    <w:rsid w:val="249872F2"/>
    <w:rsid w:val="250F1E67"/>
    <w:rsid w:val="251DDB1C"/>
    <w:rsid w:val="253B93AA"/>
    <w:rsid w:val="2546F273"/>
    <w:rsid w:val="25A208BD"/>
    <w:rsid w:val="25AB573F"/>
    <w:rsid w:val="25ABD038"/>
    <w:rsid w:val="25C25C33"/>
    <w:rsid w:val="25EAA708"/>
    <w:rsid w:val="26002FAA"/>
    <w:rsid w:val="260BEA69"/>
    <w:rsid w:val="260D9D79"/>
    <w:rsid w:val="2673C55E"/>
    <w:rsid w:val="2684C6B7"/>
    <w:rsid w:val="2688EB3E"/>
    <w:rsid w:val="26B6A608"/>
    <w:rsid w:val="26C6302B"/>
    <w:rsid w:val="273DC9B3"/>
    <w:rsid w:val="2740BB5F"/>
    <w:rsid w:val="27622A85"/>
    <w:rsid w:val="2786EC41"/>
    <w:rsid w:val="2790D930"/>
    <w:rsid w:val="279A580D"/>
    <w:rsid w:val="27AC04EE"/>
    <w:rsid w:val="27E9411A"/>
    <w:rsid w:val="2823B6EC"/>
    <w:rsid w:val="282C07DF"/>
    <w:rsid w:val="2830FDCF"/>
    <w:rsid w:val="28502788"/>
    <w:rsid w:val="285E3F31"/>
    <w:rsid w:val="2861D00C"/>
    <w:rsid w:val="28EFA409"/>
    <w:rsid w:val="28F9C397"/>
    <w:rsid w:val="2916F061"/>
    <w:rsid w:val="297BD4D5"/>
    <w:rsid w:val="297BEFC6"/>
    <w:rsid w:val="29F353AD"/>
    <w:rsid w:val="2A273DD0"/>
    <w:rsid w:val="2A2EEF71"/>
    <w:rsid w:val="2A4DB682"/>
    <w:rsid w:val="2A67BB2A"/>
    <w:rsid w:val="2AA09D7B"/>
    <w:rsid w:val="2AE23395"/>
    <w:rsid w:val="2AE4BE46"/>
    <w:rsid w:val="2AF78A7E"/>
    <w:rsid w:val="2B1C348D"/>
    <w:rsid w:val="2B3A41AE"/>
    <w:rsid w:val="2B3D9922"/>
    <w:rsid w:val="2B45524C"/>
    <w:rsid w:val="2B7E87DD"/>
    <w:rsid w:val="2B9279B4"/>
    <w:rsid w:val="2BB063A1"/>
    <w:rsid w:val="2BB72BA7"/>
    <w:rsid w:val="2BD40238"/>
    <w:rsid w:val="2BE2A1C9"/>
    <w:rsid w:val="2BEAF2FE"/>
    <w:rsid w:val="2BEEC849"/>
    <w:rsid w:val="2BF2D525"/>
    <w:rsid w:val="2BF658EE"/>
    <w:rsid w:val="2BFB422F"/>
    <w:rsid w:val="2C0EEE7A"/>
    <w:rsid w:val="2C475CE8"/>
    <w:rsid w:val="2C608AED"/>
    <w:rsid w:val="2C86E9BB"/>
    <w:rsid w:val="2CA8052B"/>
    <w:rsid w:val="2CB55F98"/>
    <w:rsid w:val="2CBDCC72"/>
    <w:rsid w:val="2CEF3C73"/>
    <w:rsid w:val="2CFAAF97"/>
    <w:rsid w:val="2D1BA563"/>
    <w:rsid w:val="2D707B35"/>
    <w:rsid w:val="2D76D0C2"/>
    <w:rsid w:val="2D77707C"/>
    <w:rsid w:val="2D99F73E"/>
    <w:rsid w:val="2DD5C89B"/>
    <w:rsid w:val="2E3EDDC3"/>
    <w:rsid w:val="2E55579C"/>
    <w:rsid w:val="2E69EA8B"/>
    <w:rsid w:val="2E7CF631"/>
    <w:rsid w:val="2E92857A"/>
    <w:rsid w:val="2EAEB3B1"/>
    <w:rsid w:val="2ECAD2C8"/>
    <w:rsid w:val="2EE3707F"/>
    <w:rsid w:val="2F159EF3"/>
    <w:rsid w:val="2F2C1FE9"/>
    <w:rsid w:val="2F457888"/>
    <w:rsid w:val="2F5F1F02"/>
    <w:rsid w:val="2F82AA4E"/>
    <w:rsid w:val="2F93A2FC"/>
    <w:rsid w:val="2FA7C025"/>
    <w:rsid w:val="2FC50114"/>
    <w:rsid w:val="2FC6D0C3"/>
    <w:rsid w:val="2FCDB2BF"/>
    <w:rsid w:val="2FF54A6B"/>
    <w:rsid w:val="3001985B"/>
    <w:rsid w:val="3004EC76"/>
    <w:rsid w:val="30459A0C"/>
    <w:rsid w:val="3045D06A"/>
    <w:rsid w:val="3054124F"/>
    <w:rsid w:val="306E6643"/>
    <w:rsid w:val="30787E46"/>
    <w:rsid w:val="307882AF"/>
    <w:rsid w:val="3097820D"/>
    <w:rsid w:val="309F158F"/>
    <w:rsid w:val="30A2A609"/>
    <w:rsid w:val="30D03937"/>
    <w:rsid w:val="30D07C28"/>
    <w:rsid w:val="30D307FA"/>
    <w:rsid w:val="30F29662"/>
    <w:rsid w:val="3103B21D"/>
    <w:rsid w:val="31468FE6"/>
    <w:rsid w:val="3174303A"/>
    <w:rsid w:val="31DB2ED1"/>
    <w:rsid w:val="31E2F1EB"/>
    <w:rsid w:val="32095B1E"/>
    <w:rsid w:val="320A7E14"/>
    <w:rsid w:val="3230FB1B"/>
    <w:rsid w:val="323B1697"/>
    <w:rsid w:val="326A9C33"/>
    <w:rsid w:val="3272EDCC"/>
    <w:rsid w:val="32EAF9A8"/>
    <w:rsid w:val="32F03BAC"/>
    <w:rsid w:val="332AC982"/>
    <w:rsid w:val="3350F101"/>
    <w:rsid w:val="33697A22"/>
    <w:rsid w:val="33A75737"/>
    <w:rsid w:val="33BF1CC4"/>
    <w:rsid w:val="33BFBDA4"/>
    <w:rsid w:val="33D31FF5"/>
    <w:rsid w:val="33D4AF0B"/>
    <w:rsid w:val="3418284C"/>
    <w:rsid w:val="34198E59"/>
    <w:rsid w:val="342A6AF5"/>
    <w:rsid w:val="343BD451"/>
    <w:rsid w:val="345661B2"/>
    <w:rsid w:val="349795C3"/>
    <w:rsid w:val="34BE210E"/>
    <w:rsid w:val="34FA8F67"/>
    <w:rsid w:val="34FCAE0B"/>
    <w:rsid w:val="350234B1"/>
    <w:rsid w:val="3519013A"/>
    <w:rsid w:val="351CC5B3"/>
    <w:rsid w:val="353C7F25"/>
    <w:rsid w:val="354715EC"/>
    <w:rsid w:val="35601D39"/>
    <w:rsid w:val="35674D08"/>
    <w:rsid w:val="35D9D7A1"/>
    <w:rsid w:val="35F3C508"/>
    <w:rsid w:val="3603D72C"/>
    <w:rsid w:val="361221BC"/>
    <w:rsid w:val="3620C293"/>
    <w:rsid w:val="3629FB6E"/>
    <w:rsid w:val="368A1A0D"/>
    <w:rsid w:val="368DD72F"/>
    <w:rsid w:val="368FD159"/>
    <w:rsid w:val="36A84333"/>
    <w:rsid w:val="36B57989"/>
    <w:rsid w:val="3745EF13"/>
    <w:rsid w:val="3746A3BA"/>
    <w:rsid w:val="3757DF7E"/>
    <w:rsid w:val="37580534"/>
    <w:rsid w:val="3761100E"/>
    <w:rsid w:val="37669853"/>
    <w:rsid w:val="3782EEAF"/>
    <w:rsid w:val="3785FE0A"/>
    <w:rsid w:val="380A7FB6"/>
    <w:rsid w:val="3830A9FE"/>
    <w:rsid w:val="388A5252"/>
    <w:rsid w:val="389CD584"/>
    <w:rsid w:val="38A9B25E"/>
    <w:rsid w:val="38C58235"/>
    <w:rsid w:val="38E42240"/>
    <w:rsid w:val="38F2312B"/>
    <w:rsid w:val="38F92759"/>
    <w:rsid w:val="395C1592"/>
    <w:rsid w:val="395C4915"/>
    <w:rsid w:val="3964F0F5"/>
    <w:rsid w:val="396CEDD7"/>
    <w:rsid w:val="39783340"/>
    <w:rsid w:val="39B9580E"/>
    <w:rsid w:val="39BDE380"/>
    <w:rsid w:val="3A0DC53F"/>
    <w:rsid w:val="3A4163E0"/>
    <w:rsid w:val="3A5B3230"/>
    <w:rsid w:val="3A5B8903"/>
    <w:rsid w:val="3A725F48"/>
    <w:rsid w:val="3A965F0B"/>
    <w:rsid w:val="3AA8DA67"/>
    <w:rsid w:val="3AF7CEC8"/>
    <w:rsid w:val="3AFA6D70"/>
    <w:rsid w:val="3B21231B"/>
    <w:rsid w:val="3B2ED443"/>
    <w:rsid w:val="3B3FA659"/>
    <w:rsid w:val="3B402674"/>
    <w:rsid w:val="3B482768"/>
    <w:rsid w:val="3B5043D3"/>
    <w:rsid w:val="3B53EA84"/>
    <w:rsid w:val="3B6A54E5"/>
    <w:rsid w:val="3B6CC5E9"/>
    <w:rsid w:val="3B850C03"/>
    <w:rsid w:val="3BF84D42"/>
    <w:rsid w:val="3BFD9AE7"/>
    <w:rsid w:val="3C5CB279"/>
    <w:rsid w:val="3C6F7068"/>
    <w:rsid w:val="3C72EE1C"/>
    <w:rsid w:val="3CA6CEDA"/>
    <w:rsid w:val="3CB4BCE8"/>
    <w:rsid w:val="3CEB7495"/>
    <w:rsid w:val="3CF44AFA"/>
    <w:rsid w:val="3CF867D7"/>
    <w:rsid w:val="3D038FE7"/>
    <w:rsid w:val="3D2358C8"/>
    <w:rsid w:val="3D2A88F1"/>
    <w:rsid w:val="3D3E0ABD"/>
    <w:rsid w:val="3D5DAC35"/>
    <w:rsid w:val="3D60825D"/>
    <w:rsid w:val="3D66216C"/>
    <w:rsid w:val="3D78ADC1"/>
    <w:rsid w:val="3DA8B46F"/>
    <w:rsid w:val="3DC2A3D5"/>
    <w:rsid w:val="3E041A18"/>
    <w:rsid w:val="3E04C257"/>
    <w:rsid w:val="3E138544"/>
    <w:rsid w:val="3E207994"/>
    <w:rsid w:val="3E246BE4"/>
    <w:rsid w:val="3E5059D5"/>
    <w:rsid w:val="3E5A2126"/>
    <w:rsid w:val="3E65FAFE"/>
    <w:rsid w:val="3E75CF3E"/>
    <w:rsid w:val="3EA6892E"/>
    <w:rsid w:val="3EA75870"/>
    <w:rsid w:val="3EA895B4"/>
    <w:rsid w:val="3EAB3659"/>
    <w:rsid w:val="3ED140CB"/>
    <w:rsid w:val="3F1419DC"/>
    <w:rsid w:val="3F289A4F"/>
    <w:rsid w:val="3F49CF7B"/>
    <w:rsid w:val="3F5197FC"/>
    <w:rsid w:val="3F950D82"/>
    <w:rsid w:val="3FB5A4A8"/>
    <w:rsid w:val="3FF09233"/>
    <w:rsid w:val="4001126E"/>
    <w:rsid w:val="401B56E5"/>
    <w:rsid w:val="40446408"/>
    <w:rsid w:val="4047CFA6"/>
    <w:rsid w:val="4058C315"/>
    <w:rsid w:val="405BD632"/>
    <w:rsid w:val="4066E912"/>
    <w:rsid w:val="409D99CF"/>
    <w:rsid w:val="40CD70CE"/>
    <w:rsid w:val="40E977AB"/>
    <w:rsid w:val="40F23A72"/>
    <w:rsid w:val="41625B6C"/>
    <w:rsid w:val="41630441"/>
    <w:rsid w:val="41B77DE0"/>
    <w:rsid w:val="41FE837E"/>
    <w:rsid w:val="42176AC0"/>
    <w:rsid w:val="4222BA1B"/>
    <w:rsid w:val="42544257"/>
    <w:rsid w:val="425873BF"/>
    <w:rsid w:val="4281C973"/>
    <w:rsid w:val="42CC1DE4"/>
    <w:rsid w:val="430920B4"/>
    <w:rsid w:val="431F6875"/>
    <w:rsid w:val="43329180"/>
    <w:rsid w:val="4334829D"/>
    <w:rsid w:val="43363135"/>
    <w:rsid w:val="439E58B8"/>
    <w:rsid w:val="4473D2C4"/>
    <w:rsid w:val="4476F5F4"/>
    <w:rsid w:val="4487E8E5"/>
    <w:rsid w:val="44ADB762"/>
    <w:rsid w:val="44CD801C"/>
    <w:rsid w:val="44DB33B9"/>
    <w:rsid w:val="450E2B97"/>
    <w:rsid w:val="45343EED"/>
    <w:rsid w:val="455EAB7A"/>
    <w:rsid w:val="45867C07"/>
    <w:rsid w:val="45B0F816"/>
    <w:rsid w:val="45DBDEAB"/>
    <w:rsid w:val="45E85160"/>
    <w:rsid w:val="45FC9064"/>
    <w:rsid w:val="45FDDE2F"/>
    <w:rsid w:val="462D887F"/>
    <w:rsid w:val="4660625D"/>
    <w:rsid w:val="469C8B8A"/>
    <w:rsid w:val="46CE3CE5"/>
    <w:rsid w:val="47201BDC"/>
    <w:rsid w:val="4756D302"/>
    <w:rsid w:val="47675240"/>
    <w:rsid w:val="47997857"/>
    <w:rsid w:val="47A49DD4"/>
    <w:rsid w:val="47A520BD"/>
    <w:rsid w:val="47BC48A9"/>
    <w:rsid w:val="47DF9F60"/>
    <w:rsid w:val="48281268"/>
    <w:rsid w:val="4840873D"/>
    <w:rsid w:val="485566D6"/>
    <w:rsid w:val="48842A17"/>
    <w:rsid w:val="4895E960"/>
    <w:rsid w:val="48A08FA6"/>
    <w:rsid w:val="48C4FCB5"/>
    <w:rsid w:val="48CCE9A1"/>
    <w:rsid w:val="48D9B91C"/>
    <w:rsid w:val="48DFED96"/>
    <w:rsid w:val="493C8D3E"/>
    <w:rsid w:val="49413FEF"/>
    <w:rsid w:val="4956AFAB"/>
    <w:rsid w:val="495944A5"/>
    <w:rsid w:val="495951C2"/>
    <w:rsid w:val="495C9A92"/>
    <w:rsid w:val="49C429E3"/>
    <w:rsid w:val="49ECDF4C"/>
    <w:rsid w:val="4A03534A"/>
    <w:rsid w:val="4A1952CC"/>
    <w:rsid w:val="4A1E0970"/>
    <w:rsid w:val="4A946095"/>
    <w:rsid w:val="4ACDA51D"/>
    <w:rsid w:val="4AFF3F37"/>
    <w:rsid w:val="4B045469"/>
    <w:rsid w:val="4B170217"/>
    <w:rsid w:val="4B6D33C7"/>
    <w:rsid w:val="4B823767"/>
    <w:rsid w:val="4B88BAF1"/>
    <w:rsid w:val="4BB5AC40"/>
    <w:rsid w:val="4BF04CE6"/>
    <w:rsid w:val="4BFBA353"/>
    <w:rsid w:val="4C27EB7A"/>
    <w:rsid w:val="4C3D6BA5"/>
    <w:rsid w:val="4D1B02BD"/>
    <w:rsid w:val="4D55C3B4"/>
    <w:rsid w:val="4D909DA3"/>
    <w:rsid w:val="4D963F56"/>
    <w:rsid w:val="4D974052"/>
    <w:rsid w:val="4DA803A5"/>
    <w:rsid w:val="4DC7D43F"/>
    <w:rsid w:val="4DDC8994"/>
    <w:rsid w:val="4E0F56ED"/>
    <w:rsid w:val="4E14DA94"/>
    <w:rsid w:val="4E332B46"/>
    <w:rsid w:val="4E971649"/>
    <w:rsid w:val="4EE7E453"/>
    <w:rsid w:val="4EFCCAEF"/>
    <w:rsid w:val="4F22E8B5"/>
    <w:rsid w:val="4F409922"/>
    <w:rsid w:val="4F5D8F21"/>
    <w:rsid w:val="4F705A46"/>
    <w:rsid w:val="4F7BFBCE"/>
    <w:rsid w:val="4F7C6E4F"/>
    <w:rsid w:val="4F7D1C4F"/>
    <w:rsid w:val="4F844A97"/>
    <w:rsid w:val="4F8A8C11"/>
    <w:rsid w:val="4FA68F18"/>
    <w:rsid w:val="4FBAB0F3"/>
    <w:rsid w:val="4FC60B8E"/>
    <w:rsid w:val="4FED6061"/>
    <w:rsid w:val="5020E471"/>
    <w:rsid w:val="502A5BE7"/>
    <w:rsid w:val="50587508"/>
    <w:rsid w:val="506B147C"/>
    <w:rsid w:val="50EA836A"/>
    <w:rsid w:val="50F4555F"/>
    <w:rsid w:val="50FF2FE3"/>
    <w:rsid w:val="513885AB"/>
    <w:rsid w:val="513F3127"/>
    <w:rsid w:val="515CCE09"/>
    <w:rsid w:val="516948D9"/>
    <w:rsid w:val="516A7F53"/>
    <w:rsid w:val="519560BD"/>
    <w:rsid w:val="51CEAFCE"/>
    <w:rsid w:val="51ED44B1"/>
    <w:rsid w:val="52122AA4"/>
    <w:rsid w:val="5248BABA"/>
    <w:rsid w:val="52495E4A"/>
    <w:rsid w:val="526E61F5"/>
    <w:rsid w:val="52AD469E"/>
    <w:rsid w:val="52CA0C9A"/>
    <w:rsid w:val="52CE588C"/>
    <w:rsid w:val="52D385F8"/>
    <w:rsid w:val="52F8E737"/>
    <w:rsid w:val="52FCD350"/>
    <w:rsid w:val="5340D986"/>
    <w:rsid w:val="53754325"/>
    <w:rsid w:val="53824BDE"/>
    <w:rsid w:val="53A4A3E7"/>
    <w:rsid w:val="53A53167"/>
    <w:rsid w:val="53B42583"/>
    <w:rsid w:val="53F7D1CF"/>
    <w:rsid w:val="54086EF4"/>
    <w:rsid w:val="541D2740"/>
    <w:rsid w:val="541D7B8A"/>
    <w:rsid w:val="543FABFE"/>
    <w:rsid w:val="5447C047"/>
    <w:rsid w:val="54489E67"/>
    <w:rsid w:val="5488BCE2"/>
    <w:rsid w:val="5492DBBF"/>
    <w:rsid w:val="54AA063D"/>
    <w:rsid w:val="54AD86C0"/>
    <w:rsid w:val="54C6A4FC"/>
    <w:rsid w:val="54D8BD75"/>
    <w:rsid w:val="54E74BFE"/>
    <w:rsid w:val="550B10D8"/>
    <w:rsid w:val="551E9BE8"/>
    <w:rsid w:val="55309A93"/>
    <w:rsid w:val="55455DC6"/>
    <w:rsid w:val="554B9C56"/>
    <w:rsid w:val="556394C6"/>
    <w:rsid w:val="55646C73"/>
    <w:rsid w:val="55AEBC33"/>
    <w:rsid w:val="55B0606D"/>
    <w:rsid w:val="55D25073"/>
    <w:rsid w:val="55EBEB10"/>
    <w:rsid w:val="55F6BEC1"/>
    <w:rsid w:val="5656EDDB"/>
    <w:rsid w:val="565C183D"/>
    <w:rsid w:val="56791D4C"/>
    <w:rsid w:val="5680669E"/>
    <w:rsid w:val="568B7D37"/>
    <w:rsid w:val="5695C34F"/>
    <w:rsid w:val="56AD8C87"/>
    <w:rsid w:val="56B489EE"/>
    <w:rsid w:val="56C24D2F"/>
    <w:rsid w:val="56DAEE64"/>
    <w:rsid w:val="56E551FA"/>
    <w:rsid w:val="56EA707A"/>
    <w:rsid w:val="570E888C"/>
    <w:rsid w:val="5722354A"/>
    <w:rsid w:val="57245FC3"/>
    <w:rsid w:val="57383D17"/>
    <w:rsid w:val="57431A6B"/>
    <w:rsid w:val="5799BBE5"/>
    <w:rsid w:val="57AC2F67"/>
    <w:rsid w:val="57D835CB"/>
    <w:rsid w:val="57DBD8FC"/>
    <w:rsid w:val="58009E8B"/>
    <w:rsid w:val="5809DDD7"/>
    <w:rsid w:val="5845FADD"/>
    <w:rsid w:val="5864B109"/>
    <w:rsid w:val="587C7F09"/>
    <w:rsid w:val="587EC04A"/>
    <w:rsid w:val="58C7E5D1"/>
    <w:rsid w:val="58DE3D40"/>
    <w:rsid w:val="5904AE3D"/>
    <w:rsid w:val="5905A19A"/>
    <w:rsid w:val="59284FA3"/>
    <w:rsid w:val="594A978C"/>
    <w:rsid w:val="5976E068"/>
    <w:rsid w:val="59AA6276"/>
    <w:rsid w:val="59AD6766"/>
    <w:rsid w:val="59B6D483"/>
    <w:rsid w:val="59C2E01A"/>
    <w:rsid w:val="5A97DC1F"/>
    <w:rsid w:val="5AAACDBB"/>
    <w:rsid w:val="5AB55A53"/>
    <w:rsid w:val="5AB5D9C4"/>
    <w:rsid w:val="5AD5776C"/>
    <w:rsid w:val="5AD66972"/>
    <w:rsid w:val="5AEFC46F"/>
    <w:rsid w:val="5B1B0BE4"/>
    <w:rsid w:val="5B43CCFB"/>
    <w:rsid w:val="5B48A064"/>
    <w:rsid w:val="5B4A1540"/>
    <w:rsid w:val="5B865F6F"/>
    <w:rsid w:val="5BA32806"/>
    <w:rsid w:val="5BF5BE31"/>
    <w:rsid w:val="5C434EC8"/>
    <w:rsid w:val="5C453E76"/>
    <w:rsid w:val="5C577B4E"/>
    <w:rsid w:val="5C687ACF"/>
    <w:rsid w:val="5CB5CE17"/>
    <w:rsid w:val="5CBB9459"/>
    <w:rsid w:val="5CCE2BF3"/>
    <w:rsid w:val="5D0774E1"/>
    <w:rsid w:val="5D08936D"/>
    <w:rsid w:val="5D1FAB7F"/>
    <w:rsid w:val="5D2F4C08"/>
    <w:rsid w:val="5D2F87CD"/>
    <w:rsid w:val="5D351563"/>
    <w:rsid w:val="5D4128B1"/>
    <w:rsid w:val="5D5B9296"/>
    <w:rsid w:val="5D5EE106"/>
    <w:rsid w:val="5D77ACF6"/>
    <w:rsid w:val="5D872524"/>
    <w:rsid w:val="5DBB69EA"/>
    <w:rsid w:val="5DE41775"/>
    <w:rsid w:val="5DF18B97"/>
    <w:rsid w:val="5DF3DC02"/>
    <w:rsid w:val="5E482CB6"/>
    <w:rsid w:val="5E665146"/>
    <w:rsid w:val="5E7F0FF3"/>
    <w:rsid w:val="5E8F2E9E"/>
    <w:rsid w:val="5EB26EA3"/>
    <w:rsid w:val="5EC29CCA"/>
    <w:rsid w:val="5EDF03F0"/>
    <w:rsid w:val="5EE37FDE"/>
    <w:rsid w:val="5F047EC4"/>
    <w:rsid w:val="5F1D64AC"/>
    <w:rsid w:val="5F316B9A"/>
    <w:rsid w:val="5F3D31BD"/>
    <w:rsid w:val="5F4389FC"/>
    <w:rsid w:val="5F444EFD"/>
    <w:rsid w:val="5F5988F5"/>
    <w:rsid w:val="5F977EE6"/>
    <w:rsid w:val="5FB9BE94"/>
    <w:rsid w:val="5FE60600"/>
    <w:rsid w:val="60243E84"/>
    <w:rsid w:val="6044E439"/>
    <w:rsid w:val="60C96263"/>
    <w:rsid w:val="60FDBE8E"/>
    <w:rsid w:val="614B435D"/>
    <w:rsid w:val="614B8F69"/>
    <w:rsid w:val="61582FB5"/>
    <w:rsid w:val="615D65C6"/>
    <w:rsid w:val="616AD7EE"/>
    <w:rsid w:val="619CDAE9"/>
    <w:rsid w:val="619E61AC"/>
    <w:rsid w:val="61A8D870"/>
    <w:rsid w:val="61AC81D1"/>
    <w:rsid w:val="61C1D3F7"/>
    <w:rsid w:val="61D7439B"/>
    <w:rsid w:val="61D75535"/>
    <w:rsid w:val="61DD31DA"/>
    <w:rsid w:val="61F3D389"/>
    <w:rsid w:val="6201A129"/>
    <w:rsid w:val="6206A323"/>
    <w:rsid w:val="624BDEAE"/>
    <w:rsid w:val="624C3A9B"/>
    <w:rsid w:val="62520C68"/>
    <w:rsid w:val="6252FD82"/>
    <w:rsid w:val="6268F895"/>
    <w:rsid w:val="627968DF"/>
    <w:rsid w:val="62A2B48C"/>
    <w:rsid w:val="62B3F8D0"/>
    <w:rsid w:val="62BD98E9"/>
    <w:rsid w:val="62FF178E"/>
    <w:rsid w:val="6312E454"/>
    <w:rsid w:val="63405515"/>
    <w:rsid w:val="635587A0"/>
    <w:rsid w:val="636DB34C"/>
    <w:rsid w:val="63776397"/>
    <w:rsid w:val="637F9537"/>
    <w:rsid w:val="63BB1A8F"/>
    <w:rsid w:val="63C44E0E"/>
    <w:rsid w:val="63C7D72C"/>
    <w:rsid w:val="63CAF23E"/>
    <w:rsid w:val="63DA1051"/>
    <w:rsid w:val="63F649CE"/>
    <w:rsid w:val="63F8CB36"/>
    <w:rsid w:val="6416DFA7"/>
    <w:rsid w:val="6425C165"/>
    <w:rsid w:val="64530BE9"/>
    <w:rsid w:val="645AC0D1"/>
    <w:rsid w:val="646C32BB"/>
    <w:rsid w:val="647DF13A"/>
    <w:rsid w:val="6485463B"/>
    <w:rsid w:val="64C09C1E"/>
    <w:rsid w:val="64DEA9BC"/>
    <w:rsid w:val="64EFA56D"/>
    <w:rsid w:val="650C4AEA"/>
    <w:rsid w:val="65108630"/>
    <w:rsid w:val="65763E71"/>
    <w:rsid w:val="657816B3"/>
    <w:rsid w:val="658C4DC0"/>
    <w:rsid w:val="658D8EAE"/>
    <w:rsid w:val="65A02686"/>
    <w:rsid w:val="65A3BB58"/>
    <w:rsid w:val="65FEB593"/>
    <w:rsid w:val="660BE844"/>
    <w:rsid w:val="66106236"/>
    <w:rsid w:val="6638B6AC"/>
    <w:rsid w:val="66573187"/>
    <w:rsid w:val="667D0D9F"/>
    <w:rsid w:val="667D307F"/>
    <w:rsid w:val="66AD95D5"/>
    <w:rsid w:val="66AEB333"/>
    <w:rsid w:val="66AF8002"/>
    <w:rsid w:val="66BD9C66"/>
    <w:rsid w:val="671D6C4C"/>
    <w:rsid w:val="67489EDC"/>
    <w:rsid w:val="674C183E"/>
    <w:rsid w:val="67669443"/>
    <w:rsid w:val="67AE378D"/>
    <w:rsid w:val="67B83645"/>
    <w:rsid w:val="67BA00C4"/>
    <w:rsid w:val="67C4D48F"/>
    <w:rsid w:val="67E8A4BE"/>
    <w:rsid w:val="67F4BB92"/>
    <w:rsid w:val="67FDC26A"/>
    <w:rsid w:val="68015BA6"/>
    <w:rsid w:val="681E550A"/>
    <w:rsid w:val="682B66DC"/>
    <w:rsid w:val="68485456"/>
    <w:rsid w:val="6851040A"/>
    <w:rsid w:val="6859CB99"/>
    <w:rsid w:val="685D48B0"/>
    <w:rsid w:val="685DF941"/>
    <w:rsid w:val="68695D9D"/>
    <w:rsid w:val="6879DFB6"/>
    <w:rsid w:val="6888337B"/>
    <w:rsid w:val="68DF25F0"/>
    <w:rsid w:val="68F64EF1"/>
    <w:rsid w:val="68FADF24"/>
    <w:rsid w:val="691C9B62"/>
    <w:rsid w:val="691F6940"/>
    <w:rsid w:val="6922953F"/>
    <w:rsid w:val="6926AF9A"/>
    <w:rsid w:val="695D61DE"/>
    <w:rsid w:val="696F247E"/>
    <w:rsid w:val="69772831"/>
    <w:rsid w:val="6980B589"/>
    <w:rsid w:val="6998107F"/>
    <w:rsid w:val="69A858B9"/>
    <w:rsid w:val="69C57C40"/>
    <w:rsid w:val="69C5D09F"/>
    <w:rsid w:val="69D54553"/>
    <w:rsid w:val="69EDD04A"/>
    <w:rsid w:val="69F80DA4"/>
    <w:rsid w:val="6A217D7A"/>
    <w:rsid w:val="6A2FB9AB"/>
    <w:rsid w:val="6A435CF1"/>
    <w:rsid w:val="6A594EA0"/>
    <w:rsid w:val="6A76C084"/>
    <w:rsid w:val="6A84CDF4"/>
    <w:rsid w:val="6AC3E624"/>
    <w:rsid w:val="6AC5314B"/>
    <w:rsid w:val="6AE4F12C"/>
    <w:rsid w:val="6AFF403F"/>
    <w:rsid w:val="6B00F554"/>
    <w:rsid w:val="6B27600D"/>
    <w:rsid w:val="6B2F40CC"/>
    <w:rsid w:val="6B743D21"/>
    <w:rsid w:val="6B782723"/>
    <w:rsid w:val="6B876559"/>
    <w:rsid w:val="6B8BA3D7"/>
    <w:rsid w:val="6B946852"/>
    <w:rsid w:val="6BAC6B42"/>
    <w:rsid w:val="6BAE06BB"/>
    <w:rsid w:val="6BF2C902"/>
    <w:rsid w:val="6BF8F8EC"/>
    <w:rsid w:val="6C01C561"/>
    <w:rsid w:val="6C0D06A0"/>
    <w:rsid w:val="6C2ACA00"/>
    <w:rsid w:val="6C4DEAB1"/>
    <w:rsid w:val="6C710EFB"/>
    <w:rsid w:val="6C77D9E9"/>
    <w:rsid w:val="6C8A74A8"/>
    <w:rsid w:val="6CA55A7A"/>
    <w:rsid w:val="6CF38919"/>
    <w:rsid w:val="6D04D14F"/>
    <w:rsid w:val="6D073D69"/>
    <w:rsid w:val="6D108A6F"/>
    <w:rsid w:val="6D664EE0"/>
    <w:rsid w:val="6D837C72"/>
    <w:rsid w:val="6DAF400B"/>
    <w:rsid w:val="6DB198E5"/>
    <w:rsid w:val="6DC682ED"/>
    <w:rsid w:val="6E13B7BB"/>
    <w:rsid w:val="6E7B60F2"/>
    <w:rsid w:val="6F016E5A"/>
    <w:rsid w:val="6F19D03E"/>
    <w:rsid w:val="6F258A0A"/>
    <w:rsid w:val="6F815E73"/>
    <w:rsid w:val="6F8DAB07"/>
    <w:rsid w:val="6FCBBCD1"/>
    <w:rsid w:val="6FDAF0F3"/>
    <w:rsid w:val="6FDC363B"/>
    <w:rsid w:val="70023F95"/>
    <w:rsid w:val="7006A870"/>
    <w:rsid w:val="701AD831"/>
    <w:rsid w:val="7024A9F5"/>
    <w:rsid w:val="704D84AD"/>
    <w:rsid w:val="7092CA68"/>
    <w:rsid w:val="70AC7820"/>
    <w:rsid w:val="70B5B5F1"/>
    <w:rsid w:val="70B5BBCF"/>
    <w:rsid w:val="70E6C3B4"/>
    <w:rsid w:val="71322E0F"/>
    <w:rsid w:val="7133DD5E"/>
    <w:rsid w:val="713ECCFF"/>
    <w:rsid w:val="714004F3"/>
    <w:rsid w:val="7172C711"/>
    <w:rsid w:val="718552FA"/>
    <w:rsid w:val="718B836B"/>
    <w:rsid w:val="71B88993"/>
    <w:rsid w:val="72162285"/>
    <w:rsid w:val="72382487"/>
    <w:rsid w:val="726AA8A5"/>
    <w:rsid w:val="7281B55C"/>
    <w:rsid w:val="72A483C9"/>
    <w:rsid w:val="72B40388"/>
    <w:rsid w:val="72BB6081"/>
    <w:rsid w:val="72EF9132"/>
    <w:rsid w:val="730F3758"/>
    <w:rsid w:val="73718FE6"/>
    <w:rsid w:val="739CF42E"/>
    <w:rsid w:val="73E21DB9"/>
    <w:rsid w:val="73F0A542"/>
    <w:rsid w:val="73F598A4"/>
    <w:rsid w:val="7413ACCF"/>
    <w:rsid w:val="7463DC52"/>
    <w:rsid w:val="748809B3"/>
    <w:rsid w:val="7488F2A6"/>
    <w:rsid w:val="7490C98E"/>
    <w:rsid w:val="74952750"/>
    <w:rsid w:val="74DDAB8C"/>
    <w:rsid w:val="74FB808C"/>
    <w:rsid w:val="751C9517"/>
    <w:rsid w:val="75424E74"/>
    <w:rsid w:val="75492CA0"/>
    <w:rsid w:val="754EAA89"/>
    <w:rsid w:val="7560C22F"/>
    <w:rsid w:val="7577BB2D"/>
    <w:rsid w:val="757BB35C"/>
    <w:rsid w:val="759F112B"/>
    <w:rsid w:val="75AB64B6"/>
    <w:rsid w:val="75D3E269"/>
    <w:rsid w:val="75DCFFD8"/>
    <w:rsid w:val="75DE4B18"/>
    <w:rsid w:val="75FA9F8A"/>
    <w:rsid w:val="7604B315"/>
    <w:rsid w:val="7619D650"/>
    <w:rsid w:val="7661489D"/>
    <w:rsid w:val="767AC401"/>
    <w:rsid w:val="76A93AF1"/>
    <w:rsid w:val="76AB1541"/>
    <w:rsid w:val="76CBAF47"/>
    <w:rsid w:val="770B4402"/>
    <w:rsid w:val="7714A7EE"/>
    <w:rsid w:val="773209C0"/>
    <w:rsid w:val="776FDE2D"/>
    <w:rsid w:val="77997C86"/>
    <w:rsid w:val="77AC0936"/>
    <w:rsid w:val="77CB93EB"/>
    <w:rsid w:val="781237D1"/>
    <w:rsid w:val="78361EB4"/>
    <w:rsid w:val="7847E181"/>
    <w:rsid w:val="785FCA72"/>
    <w:rsid w:val="7882171D"/>
    <w:rsid w:val="78839C81"/>
    <w:rsid w:val="788ABF22"/>
    <w:rsid w:val="78A4D6B9"/>
    <w:rsid w:val="78C0C895"/>
    <w:rsid w:val="78C175F3"/>
    <w:rsid w:val="78DEFDE6"/>
    <w:rsid w:val="7938C700"/>
    <w:rsid w:val="79901D7B"/>
    <w:rsid w:val="79AC6EBB"/>
    <w:rsid w:val="79CFCAC1"/>
    <w:rsid w:val="79FDC8B4"/>
    <w:rsid w:val="7A13C82B"/>
    <w:rsid w:val="7A3A8DF7"/>
    <w:rsid w:val="7A6BD1B3"/>
    <w:rsid w:val="7A8F2FED"/>
    <w:rsid w:val="7AC47F99"/>
    <w:rsid w:val="7AC79E26"/>
    <w:rsid w:val="7B0908E6"/>
    <w:rsid w:val="7B0B804B"/>
    <w:rsid w:val="7B184E0C"/>
    <w:rsid w:val="7B1D6237"/>
    <w:rsid w:val="7B4B166C"/>
    <w:rsid w:val="7B634634"/>
    <w:rsid w:val="7BB5EFDF"/>
    <w:rsid w:val="7BCB4C00"/>
    <w:rsid w:val="7BE58986"/>
    <w:rsid w:val="7BF5E9F8"/>
    <w:rsid w:val="7C0AC1AB"/>
    <w:rsid w:val="7C17C005"/>
    <w:rsid w:val="7C3B1ECC"/>
    <w:rsid w:val="7C6F4552"/>
    <w:rsid w:val="7CA9FC47"/>
    <w:rsid w:val="7CB901B6"/>
    <w:rsid w:val="7D0684DA"/>
    <w:rsid w:val="7D254925"/>
    <w:rsid w:val="7D76294F"/>
    <w:rsid w:val="7D84DBDF"/>
    <w:rsid w:val="7D9113E9"/>
    <w:rsid w:val="7D9B97FC"/>
    <w:rsid w:val="7DD970D2"/>
    <w:rsid w:val="7E09BAC4"/>
    <w:rsid w:val="7E1672F8"/>
    <w:rsid w:val="7E18CB37"/>
    <w:rsid w:val="7E318E21"/>
    <w:rsid w:val="7E51AEDD"/>
    <w:rsid w:val="7E537949"/>
    <w:rsid w:val="7E75E2F8"/>
    <w:rsid w:val="7EA104E9"/>
    <w:rsid w:val="7EAEFF73"/>
    <w:rsid w:val="7EBAFBF2"/>
    <w:rsid w:val="7EDC2734"/>
    <w:rsid w:val="7F0400E4"/>
    <w:rsid w:val="7F5706DC"/>
    <w:rsid w:val="7F65968E"/>
    <w:rsid w:val="7F71EA00"/>
    <w:rsid w:val="7F77C4AB"/>
    <w:rsid w:val="7F7C2D09"/>
    <w:rsid w:val="7FAB99A2"/>
    <w:rsid w:val="7FB5190F"/>
    <w:rsid w:val="7FCCD1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9F83AA"/>
  <w15:docId w15:val="{43573BF8-F446-4210-9E43-620C1F4C51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MX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2821"/>
    <w:rPr>
      <w:lang w:val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2573F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2573F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2573F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2573F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2573F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2573F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2573F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2573F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2573F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2573F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2573F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2573F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2573F9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2573F9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2573F9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2573F9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2573F9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2573F9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2573F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2573F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573F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2573F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2573F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2573F9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2573F9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2573F9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2573F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2573F9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2573F9"/>
    <w:rPr>
      <w:b/>
      <w:bCs/>
      <w:smallCaps/>
      <w:color w:val="0F4761" w:themeColor="accent1" w:themeShade="BF"/>
      <w:spacing w:val="5"/>
    </w:rPr>
  </w:style>
  <w:style w:type="table" w:styleId="Tablaconcuadrcula">
    <w:name w:val="Table Grid"/>
    <w:basedOn w:val="Tablanormal"/>
    <w:uiPriority w:val="59"/>
    <w:rsid w:val="00160A0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rmalWeb">
    <w:name w:val="Normal (Web)"/>
    <w:basedOn w:val="Normal"/>
    <w:uiPriority w:val="99"/>
    <w:unhideWhenUsed/>
    <w:rsid w:val="0072012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s-MX"/>
      <w14:ligatures w14:val="none"/>
    </w:rPr>
  </w:style>
  <w:style w:type="character" w:styleId="Hipervnculo">
    <w:name w:val="Hyperlink"/>
    <w:basedOn w:val="Fuentedeprrafopredeter"/>
    <w:uiPriority w:val="99"/>
    <w:unhideWhenUsed/>
    <w:rsid w:val="009566CA"/>
    <w:rPr>
      <w:color w:val="467886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9566CA"/>
    <w:rPr>
      <w:color w:val="605E5C"/>
      <w:shd w:val="clear" w:color="auto" w:fill="E1DFDD"/>
    </w:rPr>
  </w:style>
  <w:style w:type="table" w:customStyle="1" w:styleId="Tablanormal21">
    <w:name w:val="Tabla normal 21"/>
    <w:basedOn w:val="Tablanormal"/>
    <w:uiPriority w:val="4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601892"/>
    <w:rPr>
      <w:color w:val="666666"/>
    </w:rPr>
  </w:style>
  <w:style w:type="character" w:styleId="Refdecomentario">
    <w:name w:val="annotation reference"/>
    <w:basedOn w:val="Fuentedeprrafopredeter"/>
    <w:uiPriority w:val="99"/>
    <w:semiHidden/>
    <w:unhideWhenUsed/>
    <w:rsid w:val="000039D0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0039D0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039D0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039D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039D0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C026B6"/>
    <w:pPr>
      <w:spacing w:after="0" w:line="240" w:lineRule="auto"/>
    </w:pPr>
  </w:style>
  <w:style w:type="table" w:customStyle="1" w:styleId="Tablaconcuadrculaclara1">
    <w:name w:val="Tabla con cuadrícula clara1"/>
    <w:basedOn w:val="Tablanormal"/>
    <w:uiPriority w:val="40"/>
    <w:rsid w:val="0027153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AA5484"/>
  </w:style>
  <w:style w:type="paragraph" w:styleId="Encabezado">
    <w:name w:val="header"/>
    <w:basedOn w:val="Normal"/>
    <w:link w:val="EncabezadoCar"/>
    <w:uiPriority w:val="99"/>
    <w:unhideWhenUsed/>
    <w:rsid w:val="002513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513CF"/>
  </w:style>
  <w:style w:type="paragraph" w:styleId="Piedepgina">
    <w:name w:val="footer"/>
    <w:basedOn w:val="Normal"/>
    <w:link w:val="PiedepginaCar"/>
    <w:uiPriority w:val="99"/>
    <w:unhideWhenUsed/>
    <w:rsid w:val="002513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513CF"/>
  </w:style>
  <w:style w:type="character" w:styleId="Hipervnculovisitado">
    <w:name w:val="FollowedHyperlink"/>
    <w:basedOn w:val="Fuentedeprrafopredeter"/>
    <w:uiPriority w:val="99"/>
    <w:semiHidden/>
    <w:unhideWhenUsed/>
    <w:rsid w:val="00DA6A6A"/>
    <w:rPr>
      <w:color w:val="96607D" w:themeColor="followedHyperlink"/>
      <w:u w:val="single"/>
    </w:rPr>
  </w:style>
  <w:style w:type="character" w:styleId="Nmerodelnea">
    <w:name w:val="line number"/>
    <w:basedOn w:val="Fuentedeprrafopredeter"/>
    <w:uiPriority w:val="99"/>
    <w:semiHidden/>
    <w:unhideWhenUsed/>
    <w:rsid w:val="0027616C"/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D734B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D734B3"/>
    <w:rPr>
      <w:rFonts w:ascii="Consolas" w:hAnsi="Consolas"/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8551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8551F"/>
    <w:rPr>
      <w:rFonts w:ascii="Lucida Grande" w:hAnsi="Lucida Grande" w:cs="Lucida Grande"/>
      <w:sz w:val="18"/>
      <w:szCs w:val="18"/>
      <w:lang w:val="en-US"/>
    </w:rPr>
  </w:style>
  <w:style w:type="character" w:styleId="Mencinsinresolver">
    <w:name w:val="Unresolved Mention"/>
    <w:basedOn w:val="Fuentedeprrafopredeter"/>
    <w:uiPriority w:val="99"/>
    <w:semiHidden/>
    <w:unhideWhenUsed/>
    <w:rsid w:val="003A542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5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0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57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5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12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35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31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9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9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54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4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36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39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424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267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01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36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19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4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4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9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59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42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92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1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7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0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67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1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187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7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1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5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54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23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8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25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06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8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5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46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24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7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52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3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1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2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06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2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66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5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umaza@ecosur.mx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EDACC882-D9AA-B54F-9A22-E1CFE1CE1A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6</Pages>
  <Words>1162</Words>
  <Characters>6044</Characters>
  <Application>Microsoft Office Word</Application>
  <DocSecurity>0</DocSecurity>
  <Lines>863</Lines>
  <Paragraphs>5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2</CharactersWithSpaces>
  <SharedDoc>false</SharedDoc>
  <HLinks>
    <vt:vector size="30" baseType="variant">
      <vt:variant>
        <vt:i4>786515</vt:i4>
      </vt:variant>
      <vt:variant>
        <vt:i4>156</vt:i4>
      </vt:variant>
      <vt:variant>
        <vt:i4>0</vt:i4>
      </vt:variant>
      <vt:variant>
        <vt:i4>5</vt:i4>
      </vt:variant>
      <vt:variant>
        <vt:lpwstr>https://www.sciencedirect.com/science/article/pii/S0167880924000707</vt:lpwstr>
      </vt:variant>
      <vt:variant>
        <vt:lpwstr>tbl0005</vt:lpwstr>
      </vt:variant>
      <vt:variant>
        <vt:i4>786515</vt:i4>
      </vt:variant>
      <vt:variant>
        <vt:i4>150</vt:i4>
      </vt:variant>
      <vt:variant>
        <vt:i4>0</vt:i4>
      </vt:variant>
      <vt:variant>
        <vt:i4>5</vt:i4>
      </vt:variant>
      <vt:variant>
        <vt:lpwstr>https://www.sciencedirect.com/science/article/pii/S0167880924000707</vt:lpwstr>
      </vt:variant>
      <vt:variant>
        <vt:lpwstr>tbl0005</vt:lpwstr>
      </vt:variant>
      <vt:variant>
        <vt:i4>6750306</vt:i4>
      </vt:variant>
      <vt:variant>
        <vt:i4>147</vt:i4>
      </vt:variant>
      <vt:variant>
        <vt:i4>0</vt:i4>
      </vt:variant>
      <vt:variant>
        <vt:i4>5</vt:i4>
      </vt:variant>
      <vt:variant>
        <vt:lpwstr>https://www.sciencedirect.com/topics/agricultural-and-biological-sciences/multivariate-analysis</vt:lpwstr>
      </vt:variant>
      <vt:variant>
        <vt:lpwstr/>
      </vt:variant>
      <vt:variant>
        <vt:i4>786515</vt:i4>
      </vt:variant>
      <vt:variant>
        <vt:i4>144</vt:i4>
      </vt:variant>
      <vt:variant>
        <vt:i4>0</vt:i4>
      </vt:variant>
      <vt:variant>
        <vt:i4>5</vt:i4>
      </vt:variant>
      <vt:variant>
        <vt:lpwstr>https://www.sciencedirect.com/science/article/pii/S0167880924000707</vt:lpwstr>
      </vt:variant>
      <vt:variant>
        <vt:lpwstr>tbl0005</vt:lpwstr>
      </vt:variant>
      <vt:variant>
        <vt:i4>3342459</vt:i4>
      </vt:variant>
      <vt:variant>
        <vt:i4>141</vt:i4>
      </vt:variant>
      <vt:variant>
        <vt:i4>0</vt:i4>
      </vt:variant>
      <vt:variant>
        <vt:i4>5</vt:i4>
      </vt:variant>
      <vt:variant>
        <vt:lpwstr>https://www.sciencedirect.com/science/article/pii/S0167880924000707</vt:lpwstr>
      </vt:variant>
      <vt:variant>
        <vt:lpwstr>bib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a Maza Villalobos Méndez</dc:creator>
  <cp:keywords/>
  <dc:description/>
  <cp:lastModifiedBy>Susana Maza Villalobos Méndez</cp:lastModifiedBy>
  <cp:revision>16</cp:revision>
  <dcterms:created xsi:type="dcterms:W3CDTF">2025-02-18T20:09:00Z</dcterms:created>
  <dcterms:modified xsi:type="dcterms:W3CDTF">2025-10-27T1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RatjTvRr"/&gt;&lt;style id="http://www.zotero.org/styles/environmental-conservation" hasBibliography="1" bibliographyStyleHasBeenSet="1"/&gt;&lt;prefs&gt;&lt;pref name="fieldType" value="Field"/&gt;&lt;pref name="dontAs</vt:lpwstr>
  </property>
  <property fmtid="{D5CDD505-2E9C-101B-9397-08002B2CF9AE}" pid="3" name="GrammarlyDocumentId">
    <vt:lpwstr>2d2b8d589877713d173275652ca9b923bc21150cec2f2d5a54db5e4fe98c6453</vt:lpwstr>
  </property>
  <property fmtid="{D5CDD505-2E9C-101B-9397-08002B2CF9AE}" pid="4" name="ZOTERO_PREF_2">
    <vt:lpwstr>kDelayCitationUpdates" value="true"/&gt;&lt;/prefs&gt;&lt;/data&gt;</vt:lpwstr>
  </property>
</Properties>
</file>